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82812" w:rsidRDefault="00682812" w:rsidP="005573E5">
      <w:pPr>
        <w:pStyle w:val="Standard"/>
        <w:rPr>
          <w:rFonts w:ascii="Arial" w:hAnsi="Arial" w:cs="Arial"/>
          <w:b/>
        </w:rPr>
      </w:pPr>
      <w:bookmarkStart w:id="0" w:name="_GoBack"/>
      <w:bookmarkEnd w:id="0"/>
      <w:r>
        <w:rPr>
          <w:rFonts w:ascii="Arial" w:hAnsi="Arial" w:cs="Arial"/>
          <w:b/>
        </w:rPr>
        <w:t>Appendix I.</w:t>
      </w:r>
    </w:p>
    <w:p w:rsidR="00682812" w:rsidRDefault="00682812" w:rsidP="005573E5">
      <w:pPr>
        <w:pStyle w:val="Standard"/>
        <w:rPr>
          <w:rFonts w:ascii="Arial" w:hAnsi="Arial" w:cs="Arial"/>
          <w:b/>
        </w:rPr>
      </w:pPr>
      <w:r>
        <w:rPr>
          <w:rFonts w:ascii="Arial" w:hAnsi="Arial" w:cs="Arial"/>
          <w:b/>
        </w:rPr>
        <w:t>Complications reported in the recent literature classified by incidence (common to extremely uncommon) and surgical technique (open, minimally invasive, hybrid).</w:t>
      </w:r>
    </w:p>
    <w:p w:rsidR="00682812" w:rsidRDefault="00682812" w:rsidP="005573E5">
      <w:pPr>
        <w:pStyle w:val="Standard"/>
        <w:rPr>
          <w:rFonts w:ascii="Arial" w:hAnsi="Arial" w:cs="Arial"/>
          <w:b/>
        </w:rPr>
      </w:pPr>
    </w:p>
    <w:p w:rsidR="00682812" w:rsidRPr="00253A96" w:rsidRDefault="00682812" w:rsidP="00682812">
      <w:pPr>
        <w:pStyle w:val="CorpoB"/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iCs/>
          <w:sz w:val="24"/>
          <w:szCs w:val="24"/>
          <w:u w:val="single"/>
          <w:lang w:val="en-US"/>
        </w:rPr>
        <w:t>Open procedures</w:t>
      </w:r>
    </w:p>
    <w:p w:rsidR="00682812" w:rsidRPr="00253A96" w:rsidRDefault="00682812" w:rsidP="00682812">
      <w:pPr>
        <w:pStyle w:val="CorpoB"/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 xml:space="preserve">The OP group included 11,267 patients. The mean age was 52.06 ±13.09 years, mean follow-up was 3.52 ±1.47 years, mean EBL was 2,036.83±874.96 ml, mean number of fused level 8.56 ±2.59, mean operative time was 376.89 ±157.03 minutes.  </w:t>
      </w:r>
    </w:p>
    <w:p w:rsidR="00682812" w:rsidRPr="00253A96" w:rsidRDefault="00682812" w:rsidP="00682812">
      <w:pPr>
        <w:pStyle w:val="CorpoB"/>
        <w:numPr>
          <w:ilvl w:val="0"/>
          <w:numId w:val="14"/>
        </w:numPr>
        <w:spacing w:after="0" w:line="480" w:lineRule="auto"/>
        <w:ind w:left="426"/>
        <w:jc w:val="both"/>
        <w:rPr>
          <w:rFonts w:ascii="Arial" w:hAnsi="Arial" w:cs="Arial"/>
          <w:iCs/>
          <w:sz w:val="24"/>
          <w:szCs w:val="24"/>
          <w:lang w:val="en-US"/>
        </w:rPr>
      </w:pPr>
      <w:r w:rsidRPr="00253A96">
        <w:rPr>
          <w:rFonts w:ascii="Arial" w:hAnsi="Arial" w:cs="Arial"/>
          <w:i/>
          <w:iCs/>
          <w:sz w:val="24"/>
          <w:szCs w:val="24"/>
          <w:lang w:val="en-US"/>
        </w:rPr>
        <w:t>Total complications:</w:t>
      </w:r>
      <w:r w:rsidRPr="00253A96">
        <w:rPr>
          <w:rFonts w:ascii="Arial" w:hAnsi="Arial" w:cs="Arial"/>
          <w:iCs/>
          <w:sz w:val="24"/>
          <w:szCs w:val="24"/>
          <w:lang w:val="en-US"/>
        </w:rPr>
        <w:t xml:space="preserve">  </w:t>
      </w:r>
      <w:r w:rsidRPr="00253A96">
        <w:rPr>
          <w:rFonts w:ascii="Arial" w:hAnsi="Arial" w:cs="Arial"/>
          <w:sz w:val="24"/>
          <w:szCs w:val="24"/>
          <w:lang w:val="en-US"/>
        </w:rPr>
        <w:t>IOC of 37.54% (CI 95%: 36.65-38.44)</w:t>
      </w:r>
    </w:p>
    <w:p w:rsidR="00682812" w:rsidRPr="00253A96" w:rsidRDefault="00682812" w:rsidP="00682812">
      <w:pPr>
        <w:pStyle w:val="CorpoB"/>
        <w:numPr>
          <w:ilvl w:val="0"/>
          <w:numId w:val="14"/>
        </w:numPr>
        <w:spacing w:after="0" w:line="480" w:lineRule="auto"/>
        <w:ind w:left="42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iCs/>
          <w:sz w:val="24"/>
          <w:szCs w:val="24"/>
          <w:lang w:val="en-US"/>
        </w:rPr>
        <w:t>Perioperative complications:</w:t>
      </w:r>
      <w:r w:rsidRPr="00253A96">
        <w:rPr>
          <w:rFonts w:ascii="Arial" w:hAnsi="Arial" w:cs="Arial"/>
          <w:iCs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IOC of 26.49% (CI 95%: 25.68-27.32)</w:t>
      </w:r>
    </w:p>
    <w:p w:rsidR="00682812" w:rsidRPr="00253A96" w:rsidRDefault="00682812" w:rsidP="00682812">
      <w:pPr>
        <w:pStyle w:val="CorpoB"/>
        <w:numPr>
          <w:ilvl w:val="0"/>
          <w:numId w:val="11"/>
        </w:num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sz w:val="24"/>
          <w:szCs w:val="24"/>
          <w:lang w:val="en-US"/>
        </w:rPr>
        <w:t>Major:</w:t>
      </w:r>
      <w:r w:rsidRPr="00253A96">
        <w:rPr>
          <w:rFonts w:ascii="Arial" w:hAnsi="Arial" w:cs="Arial"/>
          <w:sz w:val="24"/>
          <w:szCs w:val="24"/>
          <w:lang w:val="en-US"/>
        </w:rPr>
        <w:t xml:space="preserve"> IOC of 10.90% (CI 95%: 10.33-11.49)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 xml:space="preserve">Common (IOC &gt;5.0%): </w:t>
      </w:r>
      <w:r w:rsidRPr="00C63AC9">
        <w:rPr>
          <w:rFonts w:ascii="Arial" w:hAnsi="Arial" w:cs="Arial"/>
          <w:color w:val="0070C0"/>
          <w:sz w:val="24"/>
          <w:szCs w:val="24"/>
          <w:lang w:val="en-US"/>
        </w:rPr>
        <w:t>none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Uncommon (2%≤IOC≤5%): permanent/not full resolved neurological deficit (IOC: 2.26%), wound infection requiring debridement and/or reoperation (IOC: 2.00%).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Very uncommon (0.5%≤IOC&lt;2%): pulmonary embolism or thrombosis of major vessel (IOC: 0.76%), excessive bleeding (IOC 0.73%), instrumentation and/or graft failure requiring revision (IOC 0.59%) and unspecified pulmonary complications (IOC 0.50%).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Extremely uncommon (IOC&lt;0.5%): unspecified or requiring surgery complication (IOC 0.43%), wound hematoma or seroma requiring surgery (IOC 0.43%), death (IOC 0.33%), epidural hematoma (IOC 0.31%), pneumonia or lung infection (IOC 0.31%), cardiorespiratory or systemic complication (IOC 0.28%), congestive heart failure or unspecific cardiac (IOC 0.28%), pleural effusion or pneumothorax requiring intervention (IOC 0.26%), wound dehiscence requiring surgery (IOC 0.20%), sepsis (IOC 0.19%), vertebral compression fracture (IOC 0.18%), myocardial infarction/cardiac arrest (IOC 0.17%), stroke (IOC 0.17%), misplaced screw causing nerve related pain requiring reoperation (IOC 0.13%), respiratory distress syndrome or respiratory failure (IOC 0.11%), renal failure (IOC 0.10%), visual acuity change (IOC 0.07%), intraoperative vascular injury (IOC 0.06%), reintubation (IOC 0.05%), gastrointestinal complication (IOC 0.04%), incision abdominal hernia (IOC 0.03%), perioperative breakdown of L5S1 disc (IOC 0.02%), compartment syndrome (IOC 0.03%), pancreatitis (IOC 0.02%), transfusion reaction (IOC 0.02%), anaphylactic shock (IOC 0.01%), ischemia in extremities (IOC 0.01%), line-related infection (IOC 0.01%), painful rib remanent requiring excision (IOC 0.01%), pedicle or laminar fracture (IOC 0.01%), retroperitoneal hematoma (IOC 0.01%), subarachnoideal hemorrhage (IOC 0.01%) and visceral injury (IOC 0.01%)</w:t>
      </w:r>
    </w:p>
    <w:p w:rsidR="00682812" w:rsidRPr="00253A96" w:rsidRDefault="00682812" w:rsidP="00682812">
      <w:pPr>
        <w:pStyle w:val="CorpoB"/>
        <w:numPr>
          <w:ilvl w:val="0"/>
          <w:numId w:val="11"/>
        </w:numPr>
        <w:spacing w:after="0" w:line="480" w:lineRule="auto"/>
        <w:ind w:left="709" w:hanging="283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sz w:val="24"/>
          <w:szCs w:val="24"/>
          <w:lang w:val="en-US"/>
        </w:rPr>
        <w:t>Minor:</w:t>
      </w:r>
      <w:r w:rsidRPr="00253A96">
        <w:rPr>
          <w:rFonts w:ascii="Arial" w:hAnsi="Arial" w:cs="Arial"/>
          <w:sz w:val="24"/>
          <w:szCs w:val="24"/>
          <w:lang w:val="en-US"/>
        </w:rPr>
        <w:t xml:space="preserve"> IOC of 15.59% (CI 95%: 14.93-16.28)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Common (</w:t>
      </w:r>
      <w:r w:rsidRPr="00253A96">
        <w:rPr>
          <w:rFonts w:ascii="Arial" w:hAnsi="Arial" w:cs="Arial"/>
          <w:sz w:val="24"/>
          <w:szCs w:val="24"/>
        </w:rPr>
        <w:t>IOC &gt;5.0%</w:t>
      </w:r>
      <w:r w:rsidRPr="00253A96">
        <w:rPr>
          <w:rFonts w:ascii="Arial" w:hAnsi="Arial" w:cs="Arial"/>
          <w:sz w:val="24"/>
          <w:szCs w:val="24"/>
          <w:lang w:val="en-US"/>
        </w:rPr>
        <w:t>):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Pr="00C63AC9">
        <w:rPr>
          <w:rFonts w:ascii="Arial" w:hAnsi="Arial" w:cs="Arial"/>
          <w:color w:val="0070C0"/>
          <w:sz w:val="24"/>
          <w:szCs w:val="24"/>
          <w:lang w:val="en-US"/>
        </w:rPr>
        <w:t>none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 xml:space="preserve">Uncommon (2%≤IOC≤5%): </w:t>
      </w:r>
      <w:r>
        <w:rPr>
          <w:rFonts w:ascii="Arial" w:hAnsi="Arial" w:cs="Arial"/>
          <w:color w:val="0070C0"/>
          <w:sz w:val="24"/>
          <w:szCs w:val="24"/>
          <w:lang w:val="en-US"/>
        </w:rPr>
        <w:t>intraoperative</w:t>
      </w:r>
      <w:r w:rsidRPr="00253A96">
        <w:rPr>
          <w:rFonts w:ascii="Arial" w:hAnsi="Arial" w:cs="Arial"/>
          <w:sz w:val="24"/>
          <w:szCs w:val="24"/>
          <w:lang w:val="en-US"/>
        </w:rPr>
        <w:t xml:space="preserve"> dural tears (IOC: 3.30%), unspecified or other complication (IOC: 2.33%) and transient neurological deficit (IOC: 2.20%).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Very uncommon (0.5%≤IOC&lt;2%): wound infection (IOC: 1.26%), ileus/gastrointestinal complication (IOC: 1.22%), other intraoperative complication (IOC: 0.87%) and urinary tract infection (IOC: 0.86%).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Extremely uncommon (IOC&lt;0.5%): delirium (IOC: 0.43%), unspecified or miscellaneous infection (IOC: 0.35%), deep vein thrombosis (IOC: 0.34%), pleural effusion (IOC: 0.28%), cerebrospinal fluid leak (IOC: 0.28%), non-surgical wound healing complication (IOC: 0.26%), arrhythmia or tachycardia (IOC: 0.22%), other iatrogenic damage (IOC: 0.22%), miscellaneous cutaneous complication (IOC: 0.20%), non-surgical hematoma/seroma/bursa (IOC: 0.18%), reversible coagulopathy (IOC: 0.12%), instrumentation failure conservatively managed (IOC: 0.11%), fever of unknown origin (IOC: 0.11%), intraoperative revision (IOC: 0.11%), intraoperative subluxation or translation at surgical site (IOC: 0.10%), hypotension (IOC: 0.05%), pneumothorax (IOC: 0.04%), retained drain (IOC: 0.02%), intraoperative pedicle infraction (IOC: 0.01%) and symptomatic gallstones (IOC: 0.01%).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tabs>
          <w:tab w:val="left" w:pos="426"/>
        </w:tabs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i/>
          <w:iCs/>
          <w:sz w:val="24"/>
          <w:szCs w:val="24"/>
          <w:lang w:val="en-US"/>
        </w:rPr>
        <w:t>Late</w:t>
      </w:r>
      <w:r w:rsidRPr="00253A96">
        <w:rPr>
          <w:rFonts w:ascii="Arial" w:hAnsi="Arial" w:cs="Arial"/>
          <w:i/>
          <w:iCs/>
          <w:sz w:val="24"/>
          <w:szCs w:val="24"/>
          <w:lang w:val="en-US"/>
        </w:rPr>
        <w:t xml:space="preserve">  complications:</w:t>
      </w:r>
      <w:r w:rsidRPr="00253A96">
        <w:rPr>
          <w:rFonts w:ascii="Arial" w:hAnsi="Arial" w:cs="Arial"/>
          <w:iCs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IOC of 11.05% (CI 95%: 10.48-11.65)</w:t>
      </w:r>
    </w:p>
    <w:p w:rsidR="00682812" w:rsidRPr="00253A96" w:rsidRDefault="00682812" w:rsidP="00682812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Common (</w:t>
      </w:r>
      <w:r w:rsidRPr="00253A96">
        <w:rPr>
          <w:rFonts w:ascii="Arial" w:hAnsi="Arial" w:cs="Arial"/>
          <w:sz w:val="24"/>
          <w:szCs w:val="24"/>
        </w:rPr>
        <w:t>IOC &gt;5.0%</w:t>
      </w:r>
      <w:r w:rsidRPr="00253A96">
        <w:rPr>
          <w:rFonts w:ascii="Arial" w:hAnsi="Arial" w:cs="Arial"/>
          <w:sz w:val="24"/>
          <w:szCs w:val="24"/>
          <w:lang w:val="en-US"/>
        </w:rPr>
        <w:t>):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Pr="00C63AC9">
        <w:rPr>
          <w:rFonts w:ascii="Arial" w:hAnsi="Arial" w:cs="Arial"/>
          <w:color w:val="0070C0"/>
          <w:sz w:val="24"/>
          <w:szCs w:val="24"/>
          <w:lang w:val="en-US"/>
        </w:rPr>
        <w:t>none</w:t>
      </w:r>
    </w:p>
    <w:p w:rsidR="00682812" w:rsidRPr="00253A96" w:rsidRDefault="00682812" w:rsidP="00682812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Uncommon (2%≤IOC≤5%): pseudoarthrosis (IOC: 3.31%) and instrumentation and/or graft failure requiring revision (IOC: 2.78%).</w:t>
      </w:r>
    </w:p>
    <w:p w:rsidR="00682812" w:rsidRPr="00253A96" w:rsidRDefault="00682812" w:rsidP="00682812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Very uncommon (0.5%≤IOC&lt;2%): adjacent segment degeneration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1.69%), proximal junctional kyphosis (IOC: 1.13%), unspecified revision (IOC: 0.73%) and symptomatic hardware (IOC: 0.60%).</w:t>
      </w:r>
    </w:p>
    <w:p w:rsidR="00682812" w:rsidRPr="00253A96" w:rsidRDefault="00682812" w:rsidP="00682812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Extremely uncommon (IOC&lt;0.5%): vertebral compression fracture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0.28%), late deep infection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 xml:space="preserve">0.18%), </w:t>
      </w:r>
      <w:r>
        <w:rPr>
          <w:rFonts w:ascii="Arial" w:hAnsi="Arial" w:cs="Arial"/>
          <w:color w:val="0070C0"/>
          <w:sz w:val="24"/>
          <w:szCs w:val="24"/>
          <w:lang w:val="en-US"/>
        </w:rPr>
        <w:t>delayed</w:t>
      </w:r>
      <w:r w:rsidRPr="00253A96">
        <w:rPr>
          <w:rFonts w:ascii="Arial" w:hAnsi="Arial" w:cs="Arial"/>
          <w:sz w:val="24"/>
          <w:szCs w:val="24"/>
          <w:lang w:val="en-US"/>
        </w:rPr>
        <w:t xml:space="preserve"> neurological deficit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0.05%), superficial wound infection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0.09%), deformity progression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0.09%), hearing loss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0.04%), deep vein thrombosis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0.03%), other fracture (e.g. sacral, pelvic)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0.02%), iliac crest fracture or sacroiliac joint degeneration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0.02%), disc herniation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0.01%), pneumonia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0.01%) and seroma (IOC</w:t>
      </w:r>
      <w:r w:rsidRPr="00253A96" w:rsidDel="00F3752C">
        <w:rPr>
          <w:rFonts w:ascii="Arial" w:hAnsi="Arial" w:cs="Arial"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0.01%).</w:t>
      </w:r>
    </w:p>
    <w:p w:rsidR="00682812" w:rsidRPr="00253A96" w:rsidRDefault="00682812" w:rsidP="00682812">
      <w:pPr>
        <w:pStyle w:val="CorpoB"/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iCs/>
          <w:sz w:val="24"/>
          <w:szCs w:val="24"/>
          <w:u w:val="single"/>
          <w:lang w:val="en-US"/>
        </w:rPr>
        <w:t>Hybrid procedures</w:t>
      </w:r>
    </w:p>
    <w:p w:rsidR="00682812" w:rsidRPr="00253A96" w:rsidRDefault="00682812" w:rsidP="00682812">
      <w:pPr>
        <w:pStyle w:val="CorpoB"/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 xml:space="preserve">The hybrid group included 579 patients. The mean age was 64.99 ±3.33 years, mean follow-up was 2.23±0.53 years, mean EBL was 1,212.72 ±522.49 ml, mean number of fused level 5.83±1.08, mean operative time was 478.08 ±245.36 minutes. </w:t>
      </w:r>
    </w:p>
    <w:p w:rsidR="00682812" w:rsidRPr="00253A96" w:rsidRDefault="00682812" w:rsidP="00682812">
      <w:pPr>
        <w:pStyle w:val="CorpoB"/>
        <w:numPr>
          <w:ilvl w:val="0"/>
          <w:numId w:val="14"/>
        </w:numPr>
        <w:spacing w:after="0" w:line="480" w:lineRule="auto"/>
        <w:ind w:left="426"/>
        <w:jc w:val="both"/>
        <w:rPr>
          <w:rFonts w:ascii="Arial" w:hAnsi="Arial" w:cs="Arial"/>
          <w:iCs/>
          <w:sz w:val="24"/>
          <w:szCs w:val="24"/>
          <w:lang w:val="en-US"/>
        </w:rPr>
      </w:pPr>
      <w:r w:rsidRPr="00253A96">
        <w:rPr>
          <w:rFonts w:ascii="Arial" w:hAnsi="Arial" w:cs="Arial"/>
          <w:i/>
          <w:iCs/>
          <w:sz w:val="24"/>
          <w:szCs w:val="24"/>
          <w:lang w:val="en-US"/>
        </w:rPr>
        <w:t>Total complications:</w:t>
      </w:r>
      <w:r w:rsidRPr="00253A96">
        <w:rPr>
          <w:rFonts w:ascii="Arial" w:hAnsi="Arial" w:cs="Arial"/>
          <w:iCs/>
          <w:sz w:val="24"/>
          <w:szCs w:val="24"/>
          <w:lang w:val="en-US"/>
        </w:rPr>
        <w:t xml:space="preserve">  </w:t>
      </w:r>
      <w:r w:rsidRPr="00253A96">
        <w:rPr>
          <w:rFonts w:ascii="Arial" w:hAnsi="Arial" w:cs="Arial"/>
          <w:sz w:val="24"/>
          <w:szCs w:val="24"/>
          <w:lang w:val="en-US"/>
        </w:rPr>
        <w:t>IOC of 51.81% (CI 95%: 47.66-55.94)</w:t>
      </w:r>
    </w:p>
    <w:p w:rsidR="00682812" w:rsidRPr="00253A96" w:rsidRDefault="00682812" w:rsidP="00682812">
      <w:pPr>
        <w:pStyle w:val="CorpoB"/>
        <w:numPr>
          <w:ilvl w:val="0"/>
          <w:numId w:val="14"/>
        </w:numPr>
        <w:spacing w:after="0" w:line="480" w:lineRule="auto"/>
        <w:ind w:left="42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iCs/>
          <w:sz w:val="24"/>
          <w:szCs w:val="24"/>
          <w:lang w:val="en-US"/>
        </w:rPr>
        <w:t>Perioperative complications:</w:t>
      </w:r>
      <w:r w:rsidRPr="00253A96">
        <w:rPr>
          <w:rFonts w:ascii="Arial" w:hAnsi="Arial" w:cs="Arial"/>
          <w:iCs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IOC of 36.44% (CI 95%: 32.54-40.53)</w:t>
      </w:r>
    </w:p>
    <w:p w:rsidR="00682812" w:rsidRPr="00253A96" w:rsidRDefault="00682812" w:rsidP="00682812">
      <w:pPr>
        <w:pStyle w:val="CorpoB"/>
        <w:numPr>
          <w:ilvl w:val="0"/>
          <w:numId w:val="11"/>
        </w:num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sz w:val="24"/>
          <w:szCs w:val="24"/>
          <w:lang w:val="en-US"/>
        </w:rPr>
        <w:t>Major:</w:t>
      </w:r>
      <w:r w:rsidRPr="00253A96">
        <w:rPr>
          <w:rFonts w:ascii="Arial" w:hAnsi="Arial" w:cs="Arial"/>
          <w:sz w:val="24"/>
          <w:szCs w:val="24"/>
          <w:lang w:val="en-US"/>
        </w:rPr>
        <w:t xml:space="preserve"> IOC of 14.68% (CI 95%: 11.95-17.89)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Common (IOC &gt;5.0%): unspecified or requiring surgery complication (IOC 6.74%).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Uncommon (2%≤IOC≤5%): permanent/not full resolved neurological deficit (IOC: 2.42%).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Very uncommon (0.5%≤IOC&lt;2%): wound infection requiring debridement and/or reoperation (IOC: 1.21%), pleural effusion or pneumothorax requiring intervention (IOC 0.69%) and visceral injury (IOC 0.69%).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 xml:space="preserve">Extremely uncommon (IOC&lt;0.5%): cardiorespiratory or systemic complication (IOC 0.35%), congestive heart failure or unspecific cardiac (IOC 0.35%), excessive bleeding (IOC 0.35%), myocardial infarction/cardiac arrest (IOC 0.35%), pulmonary embolism or thrombosis of major vessel (IOC: 0.35%),  sepsis (IOC 0.35%), wound dehiscence requiring surgery (IOC 0.35%), gastrointestinal complication (IOC 0.17%), incisional abdominal hernia (IOC 0.17%) and intraoperative vascular injury (IOC 0.17%). </w:t>
      </w:r>
    </w:p>
    <w:p w:rsidR="00682812" w:rsidRPr="00253A96" w:rsidRDefault="00682812" w:rsidP="00682812">
      <w:pPr>
        <w:pStyle w:val="CorpoB"/>
        <w:numPr>
          <w:ilvl w:val="0"/>
          <w:numId w:val="11"/>
        </w:numPr>
        <w:spacing w:after="0" w:line="480" w:lineRule="auto"/>
        <w:ind w:left="709" w:hanging="283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sz w:val="24"/>
          <w:szCs w:val="24"/>
          <w:lang w:val="en-US"/>
        </w:rPr>
        <w:t>Minor:</w:t>
      </w:r>
      <w:r w:rsidRPr="00253A96">
        <w:rPr>
          <w:rFonts w:ascii="Arial" w:hAnsi="Arial" w:cs="Arial"/>
          <w:sz w:val="24"/>
          <w:szCs w:val="24"/>
          <w:lang w:val="en-US"/>
        </w:rPr>
        <w:t xml:space="preserve"> IOC of 21.76% (CI 95%: 18.51-25.39)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Common (IOC &gt;5.0%): unspecified or other complication (IOC 6.56%) and transient neurological deficit (IOC: 5.18%).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Uncommon (2%≤IOC≤5%): unspecified or miscellaneous infection (IOC: 2.59%) and ileus/gastrointestinal complication (IOC: 2.42%).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Very uncommon (0.5%≤IOC&lt;2%): urinary tract infection (IOC: 1.04%), delirium (IOC: 0.69%), arrhythmia or tachycardia (IOC 0.69%) and hypotension (IOC: 0.69%).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Extremely uncommon (IOC&lt;0.5%): instrumentation failure conservatively managed (IOC: 0.35%), other intraoperative complication (IOC: 0.35%), pleural effusion (IOC: 0.35%), pulmonary congestion (IOC: 0.35%), intraoperative pedicle infraction (IOC: 0.17%), wound infection (IOC: 0.17%) and unspecific pulmonary complication (IOC: 0.17%).</w:t>
      </w:r>
    </w:p>
    <w:p w:rsidR="00682812" w:rsidRPr="00253A96" w:rsidRDefault="00682812" w:rsidP="00682812">
      <w:pPr>
        <w:pStyle w:val="CorpoB"/>
        <w:numPr>
          <w:ilvl w:val="0"/>
          <w:numId w:val="13"/>
        </w:numPr>
        <w:tabs>
          <w:tab w:val="left" w:pos="426"/>
        </w:tabs>
        <w:spacing w:after="0" w:line="480" w:lineRule="auto"/>
        <w:ind w:left="426" w:hanging="426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i/>
          <w:iCs/>
          <w:sz w:val="24"/>
          <w:szCs w:val="24"/>
          <w:lang w:val="en-US"/>
        </w:rPr>
        <w:t>Late</w:t>
      </w:r>
      <w:r w:rsidRPr="00253A96">
        <w:rPr>
          <w:rFonts w:ascii="Arial" w:hAnsi="Arial" w:cs="Arial"/>
          <w:i/>
          <w:iCs/>
          <w:sz w:val="24"/>
          <w:szCs w:val="24"/>
          <w:lang w:val="en-US"/>
        </w:rPr>
        <w:t xml:space="preserve">  complications:</w:t>
      </w:r>
      <w:r w:rsidRPr="00253A96">
        <w:rPr>
          <w:rFonts w:ascii="Arial" w:hAnsi="Arial" w:cs="Arial"/>
          <w:iCs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IOC of 15.37% (CI 95%: 12.58-18.63)</w:t>
      </w:r>
    </w:p>
    <w:p w:rsidR="00682812" w:rsidRPr="00253A96" w:rsidRDefault="00682812" w:rsidP="00682812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Common (IOC &gt;5.0%): proximal junctional kyphosis (IOC: 8.12%).</w:t>
      </w:r>
    </w:p>
    <w:p w:rsidR="00682812" w:rsidRPr="00253A96" w:rsidRDefault="00682812" w:rsidP="00682812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Uncommon (2%≤IOC≤5%): pseudoarthrosis (IOC 3.11%).</w:t>
      </w:r>
    </w:p>
    <w:p w:rsidR="00682812" w:rsidRPr="00253A96" w:rsidRDefault="00682812" w:rsidP="00682812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 xml:space="preserve">Very uncommon (0.5%≤IOC&lt;2%): instrumentation/graft failure (IOC: 1.55%), </w:t>
      </w:r>
      <w:r>
        <w:rPr>
          <w:rFonts w:ascii="Arial" w:hAnsi="Arial" w:cs="Arial"/>
          <w:color w:val="0070C0"/>
          <w:sz w:val="24"/>
          <w:szCs w:val="24"/>
          <w:lang w:val="en-US"/>
        </w:rPr>
        <w:t>delayed</w:t>
      </w:r>
      <w:r w:rsidRPr="00253A96">
        <w:rPr>
          <w:rFonts w:ascii="Arial" w:hAnsi="Arial" w:cs="Arial"/>
          <w:sz w:val="24"/>
          <w:szCs w:val="24"/>
          <w:lang w:val="en-US"/>
        </w:rPr>
        <w:t xml:space="preserve"> neurological deficit (IOC: 1.21%) and adjacent segment degeneration (IOC: 0.86%).</w:t>
      </w:r>
    </w:p>
    <w:p w:rsidR="00682812" w:rsidRPr="00253A96" w:rsidRDefault="00682812" w:rsidP="00682812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Extremely uncommon (IOC&lt;0.5%): unspecified revision (IOC: 0.35%) and symptomatic hardware (IOC: 0.17%).</w:t>
      </w:r>
    </w:p>
    <w:p w:rsidR="00682812" w:rsidRPr="00253A96" w:rsidRDefault="00682812" w:rsidP="00682812">
      <w:pPr>
        <w:pStyle w:val="CorpoB"/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iCs/>
          <w:sz w:val="24"/>
          <w:szCs w:val="24"/>
          <w:u w:val="single"/>
          <w:lang w:val="en-US"/>
        </w:rPr>
        <w:t>MIS</w:t>
      </w:r>
    </w:p>
    <w:p w:rsidR="00682812" w:rsidRPr="00253A96" w:rsidRDefault="00682812" w:rsidP="00682812">
      <w:pPr>
        <w:pStyle w:val="CorpoB"/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 xml:space="preserve">322 patients were assigned to MIS group. The mean age was 64.46 ±3.86 years, mean follow-up was 2.47 ±0.61 years, mean EBL was 355 ±264.36 ml, mean number of fused level 5.2 ±1.2, mean operative time was 332.38±114 minutes. </w:t>
      </w:r>
    </w:p>
    <w:p w:rsidR="00682812" w:rsidRPr="00253A96" w:rsidRDefault="00682812" w:rsidP="00682812">
      <w:pPr>
        <w:pStyle w:val="CorpoB"/>
        <w:numPr>
          <w:ilvl w:val="0"/>
          <w:numId w:val="14"/>
        </w:numPr>
        <w:spacing w:after="0" w:line="480" w:lineRule="auto"/>
        <w:ind w:left="426"/>
        <w:jc w:val="both"/>
        <w:rPr>
          <w:rFonts w:ascii="Arial" w:hAnsi="Arial" w:cs="Arial"/>
          <w:iCs/>
          <w:sz w:val="24"/>
          <w:szCs w:val="24"/>
          <w:lang w:val="en-US"/>
        </w:rPr>
      </w:pPr>
      <w:r w:rsidRPr="00253A96">
        <w:rPr>
          <w:rFonts w:ascii="Arial" w:hAnsi="Arial" w:cs="Arial"/>
          <w:i/>
          <w:iCs/>
          <w:sz w:val="24"/>
          <w:szCs w:val="24"/>
          <w:lang w:val="en-US"/>
        </w:rPr>
        <w:t>Total complications:</w:t>
      </w:r>
      <w:r w:rsidRPr="00253A96">
        <w:rPr>
          <w:rFonts w:ascii="Arial" w:hAnsi="Arial" w:cs="Arial"/>
          <w:iCs/>
          <w:sz w:val="24"/>
          <w:szCs w:val="24"/>
          <w:lang w:val="en-US"/>
        </w:rPr>
        <w:t xml:space="preserve">  </w:t>
      </w:r>
      <w:r w:rsidRPr="00253A96">
        <w:rPr>
          <w:rFonts w:ascii="Arial" w:hAnsi="Arial" w:cs="Arial"/>
          <w:sz w:val="24"/>
          <w:szCs w:val="24"/>
          <w:lang w:val="en-US"/>
        </w:rPr>
        <w:t>IOC of 38.20% (CI 95%: 32.91-43.77)</w:t>
      </w:r>
    </w:p>
    <w:p w:rsidR="00682812" w:rsidRPr="00253A96" w:rsidRDefault="00682812" w:rsidP="00682812">
      <w:pPr>
        <w:pStyle w:val="CorpoB"/>
        <w:numPr>
          <w:ilvl w:val="0"/>
          <w:numId w:val="14"/>
        </w:numPr>
        <w:spacing w:after="0" w:line="480" w:lineRule="auto"/>
        <w:ind w:left="42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iCs/>
          <w:sz w:val="24"/>
          <w:szCs w:val="24"/>
          <w:lang w:val="en-US"/>
        </w:rPr>
        <w:t>Perioperative complications:</w:t>
      </w:r>
      <w:r w:rsidRPr="00253A96">
        <w:rPr>
          <w:rFonts w:ascii="Arial" w:hAnsi="Arial" w:cs="Arial"/>
          <w:iCs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IOC of 24.22% (CI 95%: 19.72-29.35)</w:t>
      </w:r>
    </w:p>
    <w:p w:rsidR="00682812" w:rsidRPr="00253A96" w:rsidRDefault="00682812" w:rsidP="00682812">
      <w:pPr>
        <w:pStyle w:val="CorpoB"/>
        <w:numPr>
          <w:ilvl w:val="0"/>
          <w:numId w:val="11"/>
        </w:num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sz w:val="24"/>
          <w:szCs w:val="24"/>
          <w:lang w:val="en-US"/>
        </w:rPr>
        <w:t>Major:</w:t>
      </w:r>
      <w:r w:rsidRPr="00253A96">
        <w:rPr>
          <w:rFonts w:ascii="Arial" w:hAnsi="Arial" w:cs="Arial"/>
          <w:sz w:val="24"/>
          <w:szCs w:val="24"/>
          <w:lang w:val="en-US"/>
        </w:rPr>
        <w:t xml:space="preserve"> IOC of 9.01% (CI 95%: 6.22-12.82)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 xml:space="preserve">Common (IOC &gt;5.0%): </w:t>
      </w:r>
      <w:r w:rsidRPr="00C63AC9">
        <w:rPr>
          <w:rFonts w:ascii="Arial" w:hAnsi="Arial" w:cs="Arial"/>
          <w:color w:val="0070C0"/>
          <w:sz w:val="24"/>
          <w:szCs w:val="24"/>
          <w:lang w:val="en-US"/>
        </w:rPr>
        <w:t>none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Uncommon (2%≤IOC≤5%): permanent/not full resolved neurological deficit (IOC 2.48%).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Very uncommon (0.5%≤IOC&lt;2%): misplaced screw causing nerve related pain requiring reoperation (IOC 1.55%), wound infection requiring debridement and/or reoperation (IOC: 1.55%), wound dehiscence requiring surgery (IOC 1.55%), cerebellar hemorrhage (IOC 0.93%) and retroperitoneal hematoma (IOC 0.62%)</w:t>
      </w:r>
    </w:p>
    <w:p w:rsidR="00682812" w:rsidRPr="00253A96" w:rsidRDefault="00682812" w:rsidP="00682812">
      <w:pPr>
        <w:pStyle w:val="CorpoB"/>
        <w:numPr>
          <w:ilvl w:val="0"/>
          <w:numId w:val="15"/>
        </w:numPr>
        <w:spacing w:after="0" w:line="480" w:lineRule="auto"/>
        <w:ind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Extremely uncommon (IOC&lt;0.5%): visceral injury (IOC 0.31%).</w:t>
      </w:r>
    </w:p>
    <w:p w:rsidR="00682812" w:rsidRPr="00253A96" w:rsidRDefault="00682812" w:rsidP="00682812">
      <w:pPr>
        <w:pStyle w:val="CorpoB"/>
        <w:numPr>
          <w:ilvl w:val="0"/>
          <w:numId w:val="11"/>
        </w:numPr>
        <w:spacing w:after="0" w:line="480" w:lineRule="auto"/>
        <w:ind w:left="709" w:hanging="283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i/>
          <w:sz w:val="24"/>
          <w:szCs w:val="24"/>
          <w:lang w:val="en-US"/>
        </w:rPr>
        <w:t>Minor:</w:t>
      </w:r>
      <w:r w:rsidRPr="00253A96">
        <w:rPr>
          <w:rFonts w:ascii="Arial" w:hAnsi="Arial" w:cs="Arial"/>
          <w:sz w:val="24"/>
          <w:szCs w:val="24"/>
          <w:lang w:val="en-US"/>
        </w:rPr>
        <w:t xml:space="preserve"> IOC of 15.22% (CI 95%: 11.57-19.72)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Common (IOC &gt;5.0%): transient neurological deficit (IOC: 9.32%).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Uncommon (2%≤IOC≤5%): unspecified or other complication (IOC 4.97%).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Very uncommon (0.5%≤IOC&lt;2%): instrumentation failure conservatively managed (IOC: 0.93%).</w:t>
      </w:r>
    </w:p>
    <w:p w:rsidR="00682812" w:rsidRPr="00253A96" w:rsidRDefault="00682812" w:rsidP="00682812">
      <w:pPr>
        <w:pStyle w:val="CorpoB"/>
        <w:numPr>
          <w:ilvl w:val="0"/>
          <w:numId w:val="16"/>
        </w:numPr>
        <w:spacing w:after="0" w:line="480" w:lineRule="auto"/>
        <w:ind w:left="1418" w:hanging="306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Extremely uncommon (IOC&lt;0.5%):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Pr="00C63AC9">
        <w:rPr>
          <w:rFonts w:ascii="Arial" w:hAnsi="Arial" w:cs="Arial"/>
          <w:color w:val="0070C0"/>
          <w:sz w:val="24"/>
          <w:szCs w:val="24"/>
          <w:lang w:val="en-US"/>
        </w:rPr>
        <w:t>none</w:t>
      </w:r>
    </w:p>
    <w:p w:rsidR="00682812" w:rsidRPr="00253A96" w:rsidRDefault="00682812" w:rsidP="00682812">
      <w:pPr>
        <w:pStyle w:val="CorpoB"/>
        <w:numPr>
          <w:ilvl w:val="0"/>
          <w:numId w:val="13"/>
        </w:numPr>
        <w:tabs>
          <w:tab w:val="left" w:pos="426"/>
        </w:tabs>
        <w:spacing w:after="0" w:line="480" w:lineRule="auto"/>
        <w:ind w:left="426" w:hanging="426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i/>
          <w:iCs/>
          <w:sz w:val="24"/>
          <w:szCs w:val="24"/>
          <w:lang w:val="en-US"/>
        </w:rPr>
        <w:t>Late</w:t>
      </w:r>
      <w:r w:rsidRPr="00253A96">
        <w:rPr>
          <w:rFonts w:ascii="Arial" w:hAnsi="Arial" w:cs="Arial"/>
          <w:i/>
          <w:iCs/>
          <w:sz w:val="24"/>
          <w:szCs w:val="24"/>
          <w:lang w:val="en-US"/>
        </w:rPr>
        <w:t xml:space="preserve">  complications:</w:t>
      </w:r>
      <w:r w:rsidRPr="00253A96">
        <w:rPr>
          <w:rFonts w:ascii="Arial" w:hAnsi="Arial" w:cs="Arial"/>
          <w:iCs/>
          <w:sz w:val="24"/>
          <w:szCs w:val="24"/>
          <w:lang w:val="en-US"/>
        </w:rPr>
        <w:t xml:space="preserve"> </w:t>
      </w:r>
      <w:r w:rsidRPr="00253A96">
        <w:rPr>
          <w:rFonts w:ascii="Arial" w:hAnsi="Arial" w:cs="Arial"/>
          <w:sz w:val="24"/>
          <w:szCs w:val="24"/>
          <w:lang w:val="en-US"/>
        </w:rPr>
        <w:t>IOC of 13.98% (CI 95%: 10.48-18.36)</w:t>
      </w:r>
    </w:p>
    <w:p w:rsidR="00682812" w:rsidRPr="00253A96" w:rsidRDefault="00682812" w:rsidP="00682812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Common (IOC &gt;5.0%): pseudoarthrosis (IOC 5.59%).</w:t>
      </w:r>
    </w:p>
    <w:p w:rsidR="00682812" w:rsidRPr="00253A96" w:rsidRDefault="00682812" w:rsidP="00682812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Uncommon (2%≤IOC≤5%): proximal junctional kyphosis (IOC 4.97%).</w:t>
      </w:r>
    </w:p>
    <w:p w:rsidR="00682812" w:rsidRPr="00253A96" w:rsidRDefault="00682812" w:rsidP="00682812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sz w:val="24"/>
          <w:szCs w:val="24"/>
          <w:lang w:val="en-US"/>
        </w:rPr>
      </w:pPr>
      <w:r w:rsidRPr="00253A96">
        <w:rPr>
          <w:rFonts w:ascii="Arial" w:hAnsi="Arial" w:cs="Arial"/>
          <w:sz w:val="24"/>
          <w:szCs w:val="24"/>
          <w:lang w:val="en-US"/>
        </w:rPr>
        <w:t>Very uncommon (0.5%≤IOC&lt;2%): instrumentation/graft failure (IOC 1.86%) and adjacent segment degeneration (IOC 0.93%)</w:t>
      </w:r>
    </w:p>
    <w:p w:rsidR="00D35C9E" w:rsidRPr="00D35C9E" w:rsidRDefault="00682812" w:rsidP="00D35C9E">
      <w:pPr>
        <w:pStyle w:val="CorpoB"/>
        <w:numPr>
          <w:ilvl w:val="0"/>
          <w:numId w:val="17"/>
        </w:numPr>
        <w:spacing w:after="0" w:line="480" w:lineRule="auto"/>
        <w:ind w:left="1418" w:hanging="425"/>
        <w:jc w:val="both"/>
        <w:rPr>
          <w:rFonts w:ascii="Arial" w:hAnsi="Arial" w:cs="Arial"/>
          <w:lang w:val="en-GB"/>
        </w:rPr>
      </w:pPr>
      <w:r w:rsidRPr="00253A96">
        <w:rPr>
          <w:rFonts w:ascii="Arial" w:hAnsi="Arial" w:cs="Arial"/>
          <w:sz w:val="24"/>
          <w:szCs w:val="24"/>
          <w:lang w:val="en-US"/>
        </w:rPr>
        <w:t xml:space="preserve">Extremely uncommon (IOC&lt;0.5%): late deep infection (IOC 0.31%) and </w:t>
      </w:r>
      <w:r>
        <w:rPr>
          <w:rFonts w:ascii="Arial" w:hAnsi="Arial" w:cs="Arial"/>
          <w:color w:val="0070C0"/>
          <w:sz w:val="24"/>
          <w:szCs w:val="24"/>
          <w:lang w:val="en-US"/>
        </w:rPr>
        <w:t>delayed</w:t>
      </w:r>
      <w:r w:rsidRPr="00253A96">
        <w:rPr>
          <w:rFonts w:ascii="Arial" w:hAnsi="Arial" w:cs="Arial"/>
          <w:sz w:val="24"/>
          <w:szCs w:val="24"/>
          <w:lang w:val="en-US"/>
        </w:rPr>
        <w:t xml:space="preserve"> neurological deficit (IOC 0.31%).</w:t>
      </w:r>
    </w:p>
    <w:p w:rsidR="00D35C9E" w:rsidRDefault="00D35C9E">
      <w:pPr>
        <w:spacing w:after="0" w:line="240" w:lineRule="auto"/>
        <w:rPr>
          <w:rFonts w:ascii="Arial" w:eastAsia="Helvetica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br w:type="page"/>
      </w:r>
    </w:p>
    <w:p w:rsidR="005573E5" w:rsidRPr="00661E84" w:rsidRDefault="005573E5" w:rsidP="00D35C9E">
      <w:pPr>
        <w:pStyle w:val="CorpoB"/>
        <w:spacing w:after="0" w:line="480" w:lineRule="auto"/>
        <w:jc w:val="both"/>
        <w:rPr>
          <w:rFonts w:ascii="Arial" w:hAnsi="Arial" w:cs="Arial"/>
          <w:lang w:val="en-GB"/>
        </w:rPr>
      </w:pPr>
      <w:r w:rsidRPr="00661E84">
        <w:rPr>
          <w:rFonts w:ascii="Arial" w:hAnsi="Arial" w:cs="Arial"/>
          <w:b/>
        </w:rPr>
        <w:t>Table 3</w:t>
      </w:r>
      <w:r w:rsidRPr="00661E84">
        <w:rPr>
          <w:rFonts w:ascii="Arial" w:hAnsi="Arial" w:cs="Arial"/>
          <w:b/>
          <w:lang w:val="en-GB"/>
        </w:rPr>
        <w:t xml:space="preserve">: </w:t>
      </w:r>
      <w:r w:rsidRPr="00661E84">
        <w:rPr>
          <w:rFonts w:ascii="Arial" w:hAnsi="Arial" w:cs="Arial"/>
          <w:lang w:val="en-GB"/>
        </w:rPr>
        <w:t>Ma</w:t>
      </w:r>
      <w:r w:rsidR="00927D53">
        <w:rPr>
          <w:rFonts w:ascii="Arial" w:hAnsi="Arial" w:cs="Arial"/>
          <w:lang w:val="en-GB"/>
        </w:rPr>
        <w:t xml:space="preserve">jor perioperative </w:t>
      </w:r>
      <w:r w:rsidRPr="00661E84">
        <w:rPr>
          <w:rFonts w:ascii="Arial" w:hAnsi="Arial" w:cs="Arial"/>
          <w:lang w:val="en-GB"/>
        </w:rPr>
        <w:t>incidence</w:t>
      </w:r>
      <w:r w:rsidR="00927D53">
        <w:rPr>
          <w:rFonts w:ascii="Arial" w:hAnsi="Arial" w:cs="Arial"/>
          <w:lang w:val="en-GB"/>
        </w:rPr>
        <w:t xml:space="preserve"> of</w:t>
      </w:r>
      <w:r w:rsidRPr="00661E84">
        <w:rPr>
          <w:rFonts w:ascii="Arial" w:hAnsi="Arial" w:cs="Arial"/>
          <w:lang w:val="en-GB"/>
        </w:rPr>
        <w:t xml:space="preserve"> </w:t>
      </w:r>
      <w:r w:rsidR="00927D53">
        <w:rPr>
          <w:rFonts w:ascii="Arial" w:hAnsi="Arial" w:cs="Arial"/>
          <w:lang w:val="en-GB"/>
        </w:rPr>
        <w:t>complications (IOC)</w:t>
      </w:r>
      <w:r w:rsidR="00927D53" w:rsidRPr="00661E84">
        <w:rPr>
          <w:rFonts w:ascii="Arial" w:hAnsi="Arial" w:cs="Arial"/>
          <w:lang w:val="en-GB"/>
        </w:rPr>
        <w:t xml:space="preserve"> </w:t>
      </w:r>
      <w:r w:rsidRPr="00661E84">
        <w:rPr>
          <w:rFonts w:ascii="Arial" w:hAnsi="Arial" w:cs="Arial"/>
          <w:lang w:val="en-GB"/>
        </w:rPr>
        <w:t xml:space="preserve">percentage with </w:t>
      </w:r>
      <w:r w:rsidR="00927D53">
        <w:rPr>
          <w:rFonts w:ascii="Arial" w:hAnsi="Arial" w:cs="Arial"/>
          <w:lang w:val="en-GB"/>
        </w:rPr>
        <w:t xml:space="preserve">95% </w:t>
      </w:r>
      <w:r w:rsidRPr="00661E84">
        <w:rPr>
          <w:rFonts w:ascii="Arial" w:hAnsi="Arial" w:cs="Arial"/>
          <w:lang w:val="en-GB"/>
        </w:rPr>
        <w:t xml:space="preserve">confidence interval and classification according our scale in </w:t>
      </w:r>
      <w:r w:rsidR="00927D53">
        <w:rPr>
          <w:rFonts w:ascii="Arial" w:hAnsi="Arial" w:cs="Arial"/>
          <w:lang w:val="en-GB"/>
        </w:rPr>
        <w:t xml:space="preserve">total study population, </w:t>
      </w:r>
      <w:r w:rsidRPr="00661E84">
        <w:rPr>
          <w:rFonts w:ascii="Arial" w:hAnsi="Arial" w:cs="Arial"/>
          <w:lang w:val="en-GB"/>
        </w:rPr>
        <w:t>open</w:t>
      </w:r>
      <w:r w:rsidR="00927D53">
        <w:rPr>
          <w:rFonts w:ascii="Arial" w:hAnsi="Arial" w:cs="Arial"/>
          <w:lang w:val="en-GB"/>
        </w:rPr>
        <w:t xml:space="preserve"> procedures</w:t>
      </w:r>
      <w:r w:rsidRPr="00661E84">
        <w:rPr>
          <w:rFonts w:ascii="Arial" w:hAnsi="Arial" w:cs="Arial"/>
          <w:lang w:val="en-GB"/>
        </w:rPr>
        <w:t xml:space="preserve">, hybrid </w:t>
      </w:r>
      <w:r w:rsidR="00927D53">
        <w:rPr>
          <w:rFonts w:ascii="Arial" w:hAnsi="Arial" w:cs="Arial"/>
          <w:lang w:val="en-GB"/>
        </w:rPr>
        <w:t xml:space="preserve">procedures </w:t>
      </w:r>
      <w:r w:rsidRPr="00661E84">
        <w:rPr>
          <w:rFonts w:ascii="Arial" w:hAnsi="Arial" w:cs="Arial"/>
          <w:lang w:val="en-GB"/>
        </w:rPr>
        <w:t xml:space="preserve">and </w:t>
      </w:r>
      <w:r w:rsidR="00927D53">
        <w:rPr>
          <w:rFonts w:ascii="Arial" w:hAnsi="Arial" w:cs="Arial"/>
          <w:lang w:val="en-GB"/>
        </w:rPr>
        <w:t>minimally invasive</w:t>
      </w:r>
      <w:r w:rsidRPr="00661E84">
        <w:rPr>
          <w:rFonts w:ascii="Arial" w:hAnsi="Arial" w:cs="Arial"/>
          <w:lang w:val="en-GB"/>
        </w:rPr>
        <w:t xml:space="preserve"> surgery</w:t>
      </w:r>
      <w:r w:rsidR="00927D53">
        <w:rPr>
          <w:rFonts w:ascii="Arial" w:hAnsi="Arial" w:cs="Arial"/>
          <w:lang w:val="en-GB"/>
        </w:rPr>
        <w:t xml:space="preserve"> (MIS)</w:t>
      </w:r>
      <w:r w:rsidRPr="00661E84">
        <w:rPr>
          <w:rFonts w:ascii="Arial" w:hAnsi="Arial" w:cs="Arial"/>
          <w:lang w:val="en-GB"/>
        </w:rPr>
        <w:t>.</w:t>
      </w:r>
    </w:p>
    <w:tbl>
      <w:tblPr>
        <w:tblStyle w:val="TableNormal2"/>
        <w:tblW w:w="14570" w:type="dxa"/>
        <w:tblInd w:w="261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F81BD"/>
        <w:tblLayout w:type="fixed"/>
        <w:tblLook w:val="04A0" w:firstRow="1" w:lastRow="0" w:firstColumn="1" w:lastColumn="0" w:noHBand="0" w:noVBand="1"/>
      </w:tblPr>
      <w:tblGrid>
        <w:gridCol w:w="2914"/>
        <w:gridCol w:w="2914"/>
        <w:gridCol w:w="2914"/>
        <w:gridCol w:w="2914"/>
        <w:gridCol w:w="2914"/>
      </w:tblGrid>
      <w:tr w:rsidR="005573E5" w:rsidRPr="00661E84" w:rsidTr="001906CC">
        <w:trPr>
          <w:trHeight w:val="600"/>
          <w:tblHeader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>Major perioperative complications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b/>
                <w:bCs/>
                <w:lang w:val="en-US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>Total study population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927D53">
            <w:pPr>
              <w:pStyle w:val="TableContents"/>
              <w:jc w:val="center"/>
              <w:rPr>
                <w:rFonts w:ascii="Arial" w:hAnsi="Arial" w:cs="Arial"/>
                <w:b/>
                <w:bCs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 xml:space="preserve">Open </w:t>
            </w:r>
            <w:r w:rsidR="00927D53">
              <w:rPr>
                <w:rFonts w:ascii="Arial" w:hAnsi="Arial" w:cs="Arial"/>
                <w:b/>
                <w:bCs/>
                <w:lang w:val="en-US"/>
              </w:rPr>
              <w:t>Procedures (OP)</w:t>
            </w:r>
            <w:r w:rsidRPr="00661E84">
              <w:rPr>
                <w:rFonts w:ascii="Arial" w:hAnsi="Arial" w:cs="Arial"/>
                <w:b/>
                <w:bCs/>
                <w:lang w:val="en-US"/>
              </w:rPr>
              <w:t xml:space="preserve"> 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b/>
                <w:bCs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 xml:space="preserve">Hybrid </w:t>
            </w:r>
            <w:r w:rsidR="00927D53">
              <w:rPr>
                <w:rFonts w:ascii="Arial" w:hAnsi="Arial" w:cs="Arial"/>
                <w:b/>
                <w:bCs/>
                <w:lang w:val="en-US"/>
              </w:rPr>
              <w:t>Procedures</w:t>
            </w:r>
          </w:p>
          <w:p w:rsidR="005573E5" w:rsidRPr="00661E84" w:rsidRDefault="005573E5" w:rsidP="00927D53">
            <w:pPr>
              <w:pStyle w:val="TableContents"/>
              <w:jc w:val="center"/>
              <w:rPr>
                <w:rFonts w:ascii="Arial" w:hAnsi="Arial" w:cs="Arial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>(</w:t>
            </w:r>
            <w:r w:rsidR="00927D53">
              <w:rPr>
                <w:rFonts w:ascii="Arial" w:hAnsi="Arial" w:cs="Arial"/>
                <w:b/>
                <w:bCs/>
                <w:lang w:val="en-US"/>
              </w:rPr>
              <w:t>HP</w:t>
            </w:r>
            <w:r w:rsidRPr="00661E84">
              <w:rPr>
                <w:rFonts w:ascii="Arial" w:hAnsi="Arial" w:cs="Arial"/>
                <w:b/>
                <w:bCs/>
                <w:lang w:val="en-US"/>
              </w:rPr>
              <w:t>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>MIS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72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Neurological deficit (not transient, not full recovery, resolved with reoperation, or classified as ‘‘major’’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28% (2.03-2.5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26%  (2.00-2.5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42% (1.38-4.13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48% (1.16-5.02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Wound infection requiring debridement</w:t>
            </w:r>
          </w:p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and/or reoperation (especially deep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24% (1.99-2.52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00% (1.75-2.28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21% (0.05-2.5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55% (0.57-3.79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Unspecified or requiring surgery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76% (0.62-0.94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 0.47% (0.39-0.62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6.74% (4.90-9.1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Pulmonary embolism or thrombosis of major vessel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72% (0.58-0.8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76%(0.61-0.94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35% (0.06-1.3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Excessive bleeding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69 (0.55-0.8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73% (0.58-0.91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5% (0.06-1.3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90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Instrumentation/graft failure (breakage, dislodgement, or resulting in inadequate correction) requiring revision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55 (0.43-0.70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59% (0.46-0.75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specified pulmonary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spacing w:line="36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46% (0.35-0.60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50% (0.38-0.65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Wound hematoma or seroma requiring surgery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40% (0.30-0.53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43% (0.32-0.5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Death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0% (0.21-0.42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3% (0.24-0.4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Epidural hematoma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9% (0.21-0.41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1% (0.22-0.44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Pneumonia/lung infection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9% (0.21-0.41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1%  (0.22-0.44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2782B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Cardiorespiratory (non-</w:t>
            </w:r>
            <w:r w:rsidR="005573E5" w:rsidRPr="00661E84">
              <w:rPr>
                <w:rFonts w:ascii="Arial" w:hAnsi="Arial" w:cs="Arial"/>
                <w:sz w:val="20"/>
                <w:szCs w:val="20"/>
                <w:lang w:val="en-US"/>
              </w:rPr>
              <w:t>pleural effusion) / systemic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8% (0.20-0.40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28% (0.19-0.40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35% (0.06-1.3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Congestive heart failure or unspecified</w:t>
            </w:r>
          </w:p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cardiac, cardiocirculatory instability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7% (0.19-0.38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8% (0.19-0.40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35% (0.06-1.3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Pleural effusion or pneumothorax (requiring intervention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7% (0.19-0.38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</w:t>
            </w:r>
            <w:r w:rsidR="00050059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  <w:r w:rsidR="00050059"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6% (0.18-0.38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69% (0.22-1.88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Wound dehiscence requiring surgery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5% (0.17-0.3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0% (0.13-0.31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35% (0.06-1.3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55% (0.57-3.79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Sepsis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9% (0.12-0.2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9% (0.12-0.2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35% (0.06-1.3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Myocardial infarction/cardiac arrest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7% (0.11-0.2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7% (0.11-0.2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5% (0.06-1.3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Misplaced screw possibly causing nerve</w:t>
            </w:r>
            <w:r w:rsidR="008F001F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related</w:t>
            </w:r>
            <w:r w:rsidRPr="00661E84">
              <w:rPr>
                <w:rFonts w:ascii="Arial" w:eastAsia="Arial" w:hAnsi="Arial" w:cs="Arial"/>
                <w:sz w:val="20"/>
                <w:szCs w:val="20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pain (requiring reoperation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6% (0.10-0.25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3% (0.08-0.22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55% (0.57-3.79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Stroke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6% (0.10-0.25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7% (0.11-0.2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Vertebral compression  fracture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6% (0.10-0.25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18% (0.11-0.28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Respiratory distress syndrome/respiratory failure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0% (0.05-0.18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11% (0.06-0.20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76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Renal failure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9% (0.05-0.1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0% (0.05-0.18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Vascular injury (intraoperative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7% (0.03-0.14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6% (0.03-0.13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7% (0.01-1.11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Visual acuity change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7% (0.03-0.14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07% (0.03-0.14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72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Gastrointestinal complication (bleeding, ischemia, Clostridium D. infection or other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5% (0.02-0.11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04% (0.01-0.10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7% (0.01-1.11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Reintubation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5% (0.02-0.11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rare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5% (0.02-0.12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Visceral injury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5% (0.02-0.11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69%(0.22-1.88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1% (0.02-1.99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Incision abdominal hernia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3% (0.01-0.0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3% (0.01-0.0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7% (0.01-1.11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Breakdown of L5eS1 disc (perioperative not long-term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Cerebellar hemorrhage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</w:rPr>
              <w:t>0.02% (0-0.0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93% (0.24-2.93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Compartment syndrome with or without shock (abdominal or extremity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.00-0.0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3% (0.01-0.0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Pancreatitis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Retroperitoneal hematoma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62% (0.11-2.47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2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Trasfusion reaction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02% (0-0.07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10"/>
        </w:trPr>
        <w:tc>
          <w:tcPr>
            <w:tcW w:w="2914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Anaphylatic shock</w:t>
            </w:r>
          </w:p>
        </w:tc>
        <w:tc>
          <w:tcPr>
            <w:tcW w:w="2914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Ischemia in extremities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Line-related infection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Painful rib remnant requiring excision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Pedicle or laminar fracture (intraoperative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01% (0-0.0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01% (0-0.06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7"/>
        </w:trPr>
        <w:tc>
          <w:tcPr>
            <w:tcW w:w="291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Subarachnoideal </w:t>
            </w:r>
            <w:r w:rsidR="0052782B" w:rsidRPr="00661E84">
              <w:rPr>
                <w:rFonts w:ascii="Arial" w:hAnsi="Arial" w:cs="Arial"/>
                <w:sz w:val="20"/>
                <w:szCs w:val="20"/>
                <w:lang w:val="en-US"/>
              </w:rPr>
              <w:t>hemorrhage</w:t>
            </w:r>
          </w:p>
        </w:tc>
        <w:tc>
          <w:tcPr>
            <w:tcW w:w="291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91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1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99266B" w:rsidRPr="00927D53" w:rsidTr="001906CC">
        <w:tblPrEx>
          <w:shd w:val="clear" w:color="auto" w:fill="CED7E7"/>
        </w:tblPrEx>
        <w:trPr>
          <w:trHeight w:val="545"/>
        </w:trPr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9266B" w:rsidRPr="00927D53" w:rsidRDefault="00927D53" w:rsidP="0099266B">
            <w:pPr>
              <w:pStyle w:val="Standard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Incidence of complication (IOC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99266B" w:rsidRPr="00927D53" w:rsidRDefault="00927D53" w:rsidP="00927D53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11.03</w:t>
            </w:r>
            <w:r w:rsidR="0099266B"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% (</w:t>
            </w: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10.48-11.60</w:t>
            </w:r>
            <w:r w:rsidR="0099266B"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9266B" w:rsidRPr="00927D53" w:rsidRDefault="00927D53" w:rsidP="0099266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10.90% (10.33-11.4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9266B" w:rsidRPr="00927D53" w:rsidRDefault="00927D53" w:rsidP="0099266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14.68</w:t>
            </w:r>
            <w:r w:rsidR="00265ECB">
              <w:rPr>
                <w:rFonts w:ascii="Arial" w:hAnsi="Arial" w:cs="Arial"/>
                <w:b/>
                <w:sz w:val="20"/>
                <w:szCs w:val="20"/>
                <w:lang w:val="en-US"/>
              </w:rPr>
              <w:t>%</w:t>
            </w: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(11.95-17.89)</w:t>
            </w:r>
          </w:p>
        </w:tc>
        <w:tc>
          <w:tcPr>
            <w:tcW w:w="29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9266B" w:rsidRPr="00927D53" w:rsidRDefault="00927D53" w:rsidP="0099266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9.01% (6.22-12.82)</w:t>
            </w:r>
          </w:p>
        </w:tc>
      </w:tr>
    </w:tbl>
    <w:p w:rsidR="005573E5" w:rsidRPr="00661E84" w:rsidRDefault="005573E5" w:rsidP="005573E5">
      <w:pPr>
        <w:pStyle w:val="Standard"/>
        <w:rPr>
          <w:rFonts w:ascii="Arial" w:hAnsi="Arial" w:cs="Arial"/>
          <w:b/>
          <w:lang w:val="en-US"/>
        </w:rPr>
      </w:pPr>
    </w:p>
    <w:p w:rsidR="00D35C9E" w:rsidRDefault="00D35C9E">
      <w:pPr>
        <w:spacing w:after="0" w:line="240" w:lineRule="auto"/>
        <w:rPr>
          <w:rFonts w:ascii="Arial" w:eastAsia="Arial Unicode MS" w:hAnsi="Arial" w:cs="Arial"/>
          <w:b/>
          <w:kern w:val="3"/>
          <w:sz w:val="24"/>
          <w:szCs w:val="24"/>
          <w:lang w:val="de-DE"/>
        </w:rPr>
      </w:pPr>
      <w:r>
        <w:rPr>
          <w:rFonts w:ascii="Arial" w:hAnsi="Arial" w:cs="Arial"/>
          <w:b/>
        </w:rPr>
        <w:br w:type="page"/>
      </w:r>
    </w:p>
    <w:p w:rsidR="005573E5" w:rsidRPr="00661E84" w:rsidRDefault="005573E5" w:rsidP="005573E5">
      <w:pPr>
        <w:pStyle w:val="Standard"/>
        <w:rPr>
          <w:rFonts w:ascii="Arial" w:hAnsi="Arial" w:cs="Arial"/>
          <w:b/>
        </w:rPr>
      </w:pPr>
      <w:r w:rsidRPr="00661E84">
        <w:rPr>
          <w:rFonts w:ascii="Arial" w:hAnsi="Arial" w:cs="Arial"/>
          <w:b/>
        </w:rPr>
        <w:t>Table 4</w:t>
      </w:r>
      <w:r w:rsidRPr="00661E84">
        <w:rPr>
          <w:rFonts w:ascii="Arial" w:hAnsi="Arial" w:cs="Arial"/>
          <w:b/>
          <w:lang w:val="en-GB"/>
        </w:rPr>
        <w:t xml:space="preserve">: </w:t>
      </w:r>
      <w:r w:rsidR="00927D53">
        <w:rPr>
          <w:rFonts w:ascii="Arial" w:hAnsi="Arial" w:cs="Arial"/>
          <w:lang w:val="en-GB"/>
        </w:rPr>
        <w:t xml:space="preserve">Minor perioperative </w:t>
      </w:r>
      <w:r w:rsidR="00927D53" w:rsidRPr="00661E84">
        <w:rPr>
          <w:rFonts w:ascii="Arial" w:hAnsi="Arial" w:cs="Arial"/>
          <w:lang w:val="en-GB"/>
        </w:rPr>
        <w:t>incidence</w:t>
      </w:r>
      <w:r w:rsidR="00927D53">
        <w:rPr>
          <w:rFonts w:ascii="Arial" w:hAnsi="Arial" w:cs="Arial"/>
          <w:lang w:val="en-GB"/>
        </w:rPr>
        <w:t xml:space="preserve"> of</w:t>
      </w:r>
      <w:r w:rsidR="00927D53" w:rsidRPr="00661E84">
        <w:rPr>
          <w:rFonts w:ascii="Arial" w:hAnsi="Arial" w:cs="Arial"/>
          <w:lang w:val="en-GB"/>
        </w:rPr>
        <w:t xml:space="preserve"> </w:t>
      </w:r>
      <w:r w:rsidR="00927D53">
        <w:rPr>
          <w:rFonts w:ascii="Arial" w:hAnsi="Arial" w:cs="Arial"/>
          <w:lang w:val="en-GB"/>
        </w:rPr>
        <w:t>complications (IOC)</w:t>
      </w:r>
      <w:r w:rsidR="00927D53" w:rsidRPr="00661E84">
        <w:rPr>
          <w:rFonts w:ascii="Arial" w:hAnsi="Arial" w:cs="Arial"/>
          <w:lang w:val="en-GB"/>
        </w:rPr>
        <w:t xml:space="preserve"> percentage with </w:t>
      </w:r>
      <w:r w:rsidR="00927D53">
        <w:rPr>
          <w:rFonts w:ascii="Arial" w:hAnsi="Arial" w:cs="Arial"/>
          <w:lang w:val="en-GB"/>
        </w:rPr>
        <w:t xml:space="preserve">95% </w:t>
      </w:r>
      <w:r w:rsidR="00927D53" w:rsidRPr="00661E84">
        <w:rPr>
          <w:rFonts w:ascii="Arial" w:hAnsi="Arial" w:cs="Arial"/>
          <w:lang w:val="en-GB"/>
        </w:rPr>
        <w:t xml:space="preserve">confidence interval and classification according our scale in </w:t>
      </w:r>
      <w:r w:rsidR="00927D53">
        <w:rPr>
          <w:rFonts w:ascii="Arial" w:hAnsi="Arial" w:cs="Arial"/>
          <w:lang w:val="en-GB"/>
        </w:rPr>
        <w:t xml:space="preserve">total study population, </w:t>
      </w:r>
      <w:r w:rsidR="00927D53" w:rsidRPr="00661E84">
        <w:rPr>
          <w:rFonts w:ascii="Arial" w:hAnsi="Arial" w:cs="Arial"/>
          <w:lang w:val="en-GB"/>
        </w:rPr>
        <w:t>open</w:t>
      </w:r>
      <w:r w:rsidR="00927D53">
        <w:rPr>
          <w:rFonts w:ascii="Arial" w:hAnsi="Arial" w:cs="Arial"/>
          <w:lang w:val="en-GB"/>
        </w:rPr>
        <w:t xml:space="preserve"> procedures</w:t>
      </w:r>
      <w:r w:rsidR="00927D53" w:rsidRPr="00661E84">
        <w:rPr>
          <w:rFonts w:ascii="Arial" w:hAnsi="Arial" w:cs="Arial"/>
          <w:lang w:val="en-GB"/>
        </w:rPr>
        <w:t xml:space="preserve">, hybrid </w:t>
      </w:r>
      <w:r w:rsidR="00927D53">
        <w:rPr>
          <w:rFonts w:ascii="Arial" w:hAnsi="Arial" w:cs="Arial"/>
          <w:lang w:val="en-GB"/>
        </w:rPr>
        <w:t xml:space="preserve">procedures </w:t>
      </w:r>
      <w:r w:rsidR="00927D53" w:rsidRPr="00661E84">
        <w:rPr>
          <w:rFonts w:ascii="Arial" w:hAnsi="Arial" w:cs="Arial"/>
          <w:lang w:val="en-GB"/>
        </w:rPr>
        <w:t xml:space="preserve">and </w:t>
      </w:r>
      <w:r w:rsidR="00927D53">
        <w:rPr>
          <w:rFonts w:ascii="Arial" w:hAnsi="Arial" w:cs="Arial"/>
          <w:lang w:val="en-GB"/>
        </w:rPr>
        <w:t>minimally invasive</w:t>
      </w:r>
      <w:r w:rsidR="00927D53" w:rsidRPr="00661E84">
        <w:rPr>
          <w:rFonts w:ascii="Arial" w:hAnsi="Arial" w:cs="Arial"/>
          <w:lang w:val="en-GB"/>
        </w:rPr>
        <w:t xml:space="preserve"> surgery</w:t>
      </w:r>
      <w:r w:rsidR="00927D53">
        <w:rPr>
          <w:rFonts w:ascii="Arial" w:hAnsi="Arial" w:cs="Arial"/>
          <w:lang w:val="en-GB"/>
        </w:rPr>
        <w:t xml:space="preserve"> (MIS)</w:t>
      </w:r>
      <w:r w:rsidR="00927D53" w:rsidRPr="00661E84">
        <w:rPr>
          <w:rFonts w:ascii="Arial" w:hAnsi="Arial" w:cs="Arial"/>
          <w:lang w:val="en-GB"/>
        </w:rPr>
        <w:t>.</w:t>
      </w:r>
    </w:p>
    <w:tbl>
      <w:tblPr>
        <w:tblStyle w:val="TableNormal2"/>
        <w:tblW w:w="14570" w:type="dxa"/>
        <w:tblInd w:w="261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F81BD"/>
        <w:tblLayout w:type="fixed"/>
        <w:tblLook w:val="04A0" w:firstRow="1" w:lastRow="0" w:firstColumn="1" w:lastColumn="0" w:noHBand="0" w:noVBand="1"/>
      </w:tblPr>
      <w:tblGrid>
        <w:gridCol w:w="2513"/>
        <w:gridCol w:w="3014"/>
        <w:gridCol w:w="3014"/>
        <w:gridCol w:w="3014"/>
        <w:gridCol w:w="3015"/>
      </w:tblGrid>
      <w:tr w:rsidR="005573E5" w:rsidRPr="00661E84" w:rsidTr="001906CC">
        <w:trPr>
          <w:trHeight w:val="600"/>
          <w:tblHeader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>Minor perioperative complications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b/>
                <w:bCs/>
                <w:lang w:val="en-US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>Total study population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927D53">
            <w:pPr>
              <w:pStyle w:val="TableContents"/>
              <w:jc w:val="center"/>
              <w:rPr>
                <w:rFonts w:ascii="Arial" w:hAnsi="Arial" w:cs="Arial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 xml:space="preserve">Open </w:t>
            </w:r>
            <w:r w:rsidR="00927D53">
              <w:rPr>
                <w:rFonts w:ascii="Arial" w:hAnsi="Arial" w:cs="Arial"/>
                <w:b/>
                <w:bCs/>
                <w:lang w:val="en-US"/>
              </w:rPr>
              <w:t>Procedures</w:t>
            </w:r>
            <w:r w:rsidRPr="00661E84">
              <w:rPr>
                <w:rFonts w:ascii="Arial" w:hAnsi="Arial" w:cs="Arial"/>
                <w:b/>
                <w:bCs/>
                <w:lang w:val="en-US"/>
              </w:rPr>
              <w:t xml:space="preserve"> </w:t>
            </w:r>
            <w:r w:rsidR="00927D53">
              <w:rPr>
                <w:rFonts w:ascii="Arial" w:hAnsi="Arial" w:cs="Arial"/>
                <w:b/>
                <w:bCs/>
                <w:lang w:val="en-US"/>
              </w:rPr>
              <w:t>(OP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927D53" w:rsidRDefault="00927D53" w:rsidP="00927D53">
            <w:pPr>
              <w:pStyle w:val="TableContents"/>
              <w:jc w:val="center"/>
              <w:rPr>
                <w:rFonts w:ascii="Arial" w:hAnsi="Arial" w:cs="Arial"/>
                <w:b/>
                <w:bCs/>
                <w:lang w:val="en-US"/>
              </w:rPr>
            </w:pPr>
            <w:r>
              <w:rPr>
                <w:rFonts w:ascii="Arial" w:hAnsi="Arial" w:cs="Arial"/>
                <w:b/>
                <w:bCs/>
                <w:lang w:val="en-US"/>
              </w:rPr>
              <w:t>Hybrid Procedures (HP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>MIS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A93122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A93122">
              <w:rPr>
                <w:rFonts w:ascii="Arial" w:hAnsi="Arial" w:cs="Arial"/>
                <w:sz w:val="20"/>
                <w:szCs w:val="20"/>
                <w:lang w:val="en-US"/>
              </w:rPr>
              <w:t>A</w:t>
            </w:r>
            <w:r w:rsidR="00A93122" w:rsidRPr="00A93122">
              <w:rPr>
                <w:rFonts w:ascii="Arial" w:hAnsi="Arial" w:cs="Arial"/>
                <w:sz w:val="20"/>
                <w:szCs w:val="20"/>
                <w:lang w:val="en-US"/>
              </w:rPr>
              <w:t>n</w:t>
            </w:r>
            <w:r w:rsidR="00A93122" w:rsidRPr="00A93122">
              <w:rPr>
                <w:rFonts w:ascii="Arial" w:hAnsi="Arial" w:cs="Arial"/>
                <w:color w:val="0070C0"/>
                <w:sz w:val="20"/>
                <w:szCs w:val="20"/>
                <w:lang w:val="en-US"/>
              </w:rPr>
              <w:t xml:space="preserve"> intraoperative</w:t>
            </w:r>
            <w:r w:rsidRPr="00A93122">
              <w:rPr>
                <w:rFonts w:ascii="Arial" w:hAnsi="Arial" w:cs="Arial"/>
                <w:sz w:val="20"/>
                <w:szCs w:val="20"/>
                <w:lang w:val="en-US"/>
              </w:rPr>
              <w:t xml:space="preserve"> Dural tear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3.06% (2.76-3.39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3.30% (2.98-3.65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Unspecified or other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57% (2.30-2.8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33% (2.06-2.63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6.56% (4.74-8.97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4.97% (2.97-8.11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1445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Transient neurological deficit (foot drop, brachial plexopathy, peroneal nerve palsy, radiculopathy, cauda equina, part</w:t>
            </w:r>
            <w:r w:rsidR="008D488D">
              <w:rPr>
                <w:rFonts w:ascii="Arial" w:hAnsi="Arial" w:cs="Arial"/>
                <w:sz w:val="20"/>
                <w:szCs w:val="20"/>
                <w:lang w:val="en-US"/>
              </w:rPr>
              <w:t>ial spinal cord injury, etc), or</w:t>
            </w: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transient intraoperation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53% (2.26-2.83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20% (1.94-2.49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5.18% (3.58-7.40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9.32% (6.48-13.17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Ileus/gastrointestinal complication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25% (1.06-1.4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22% (1.03-1.44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2.42% (1.38-4.13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Wound infection (medical/interventional</w:t>
            </w:r>
          </w:p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treatment) or superficial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18% (1.00-1.39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26% (1.07-1.49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17% (0.01-1.11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Urinary tract infection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85% (0.70-1.03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86% (0.70-1.05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04% (0.42-2.36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Other intraoperation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82% (0.67-1.00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87% (0.71-1.06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5% (0.06-1.39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Delirium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44% (0.33-0.58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43% (0.32-0.5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69% (0.22-1.88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Unspecified or miscellaneous infection (eg,</w:t>
            </w:r>
          </w:p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yeast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44% (0.33-0.58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5% (0.25-0.48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2.59% (1.51-4.34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Deep vein thrombosis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1% (0.22-0.43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4% (0.24-0.4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Pleural effusion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7% (0.19-0.38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8% (0.19-0.40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5% (0.06-1.39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Cerebrospinal fluid leak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6% (0.18-0.3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8% (0.19-0.40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Arrhythmia or tachycardia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4% (0.16-0.35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2% (0.24-0.4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69% (0.22-1.88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Wound healing complications (nonsurgical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4% (0.16-0.35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6% (0.18-0.38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Other iatrogenic damage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1% (0.14-0.31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2% (0.15-0.33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Miscellaneous cutaneous complications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8% (0.12-0.28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20% (0.13-0.31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Hematoma, seroma, or bursa (no surgery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6% (0.10-0.25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8% (0.11-0.28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Instrumentation failure (managed conservatively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4% (0.08-0.23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1% (0.06-0.20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5% (0.06-1.39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93% (0.24-2.93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Reversible coagulopathy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1% (0.06-0.19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2% (0.07-0.21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Fever of unknown origin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0% (0.05-0.1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1% (0.06-0.20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Revision (intraoperative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0% (0.05-0.1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1% (0.06-0.20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Subluxation or translation at surgical site (intraoperative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9% (0.05-0.1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0% (0.05-0.18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Hypotension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8% (0.04-0.15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5% (0.02-0.12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69% (0.22-1.88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Pneumothorax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3% (0.01-0.09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4% (0.01-0.10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Pedicle infraction (intra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7% (0.01-1.11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Pulmonary congestion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</w:rPr>
              <w:t>0.02% (0-0.0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5% (0.06-1.39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Retained drain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Symptomatic gallstones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specified pulmonary (resolved via simple measures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</w:rPr>
              <w:t>0.01% (0-0.06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7% (0.01-1.11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40716" w:rsidRPr="00927D53" w:rsidTr="001906CC">
        <w:tblPrEx>
          <w:shd w:val="clear" w:color="auto" w:fill="CED7E7"/>
        </w:tblPrEx>
        <w:trPr>
          <w:trHeight w:val="545"/>
        </w:trPr>
        <w:tc>
          <w:tcPr>
            <w:tcW w:w="251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40716" w:rsidRPr="00927D53" w:rsidRDefault="00040716" w:rsidP="002723C9">
            <w:pPr>
              <w:pStyle w:val="Standard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Incidence of complication (IOC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040716" w:rsidRPr="00927D53" w:rsidRDefault="001934AC" w:rsidP="001934AC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5</w:t>
            </w:r>
            <w:r w:rsidR="00040716"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.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88</w:t>
            </w:r>
            <w:r w:rsidR="00040716"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% (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5.24-16.58</w:t>
            </w:r>
            <w:r w:rsidR="00040716"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40716" w:rsidRPr="00927D53" w:rsidRDefault="001934AC" w:rsidP="001934AC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5.59</w:t>
            </w:r>
            <w:r w:rsidR="00040716"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% (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4.93-16.28</w:t>
            </w:r>
            <w:r w:rsidR="00040716"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301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40716" w:rsidRPr="00927D53" w:rsidRDefault="001934AC" w:rsidP="001934AC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21.76%</w:t>
            </w:r>
            <w:r w:rsidR="00040716"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(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8.51-25.39</w:t>
            </w:r>
            <w:r w:rsidR="00040716"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30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40716" w:rsidRPr="00927D53" w:rsidRDefault="001934AC" w:rsidP="001934AC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5.22</w:t>
            </w:r>
            <w:r w:rsidR="00040716"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% (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1.57-19.72</w:t>
            </w:r>
            <w:r w:rsidR="00040716"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</w:tr>
    </w:tbl>
    <w:p w:rsidR="005573E5" w:rsidRPr="00661E84" w:rsidRDefault="005573E5" w:rsidP="005573E5">
      <w:pPr>
        <w:pStyle w:val="Corpo"/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</w:tabs>
        <w:ind w:left="153" w:hanging="153"/>
        <w:rPr>
          <w:rFonts w:ascii="Arial" w:hAnsi="Arial" w:cs="Arial"/>
          <w:sz w:val="20"/>
          <w:szCs w:val="20"/>
          <w:lang w:val="en-US"/>
        </w:rPr>
      </w:pPr>
    </w:p>
    <w:p w:rsidR="00D35C9E" w:rsidRDefault="00D35C9E">
      <w:pPr>
        <w:spacing w:after="0" w:line="240" w:lineRule="auto"/>
        <w:rPr>
          <w:rFonts w:ascii="Arial" w:eastAsia="Arial Unicode MS" w:hAnsi="Arial" w:cs="Arial"/>
          <w:b/>
          <w:kern w:val="3"/>
          <w:sz w:val="24"/>
          <w:szCs w:val="24"/>
          <w:lang w:val="de-DE"/>
        </w:rPr>
      </w:pPr>
      <w:r>
        <w:rPr>
          <w:rFonts w:ascii="Arial" w:hAnsi="Arial" w:cs="Arial"/>
          <w:b/>
        </w:rPr>
        <w:br w:type="page"/>
      </w:r>
    </w:p>
    <w:p w:rsidR="005573E5" w:rsidRPr="00661E84" w:rsidRDefault="005573E5" w:rsidP="005573E5">
      <w:pPr>
        <w:pStyle w:val="Standard"/>
        <w:rPr>
          <w:rFonts w:ascii="Arial" w:hAnsi="Arial" w:cs="Arial"/>
          <w:b/>
        </w:rPr>
      </w:pPr>
      <w:r w:rsidRPr="00661E84">
        <w:rPr>
          <w:rFonts w:ascii="Arial" w:hAnsi="Arial" w:cs="Arial"/>
          <w:b/>
        </w:rPr>
        <w:t>Table 5</w:t>
      </w:r>
      <w:r w:rsidRPr="00661E84">
        <w:rPr>
          <w:rFonts w:ascii="Arial" w:hAnsi="Arial" w:cs="Arial"/>
          <w:b/>
          <w:lang w:val="en-GB"/>
        </w:rPr>
        <w:t>:</w:t>
      </w:r>
      <w:r w:rsidRPr="00661E84">
        <w:rPr>
          <w:rFonts w:ascii="Arial" w:hAnsi="Arial" w:cs="Arial"/>
          <w:lang w:val="en-GB"/>
        </w:rPr>
        <w:t xml:space="preserve"> </w:t>
      </w:r>
      <w:r w:rsidR="0058610A">
        <w:rPr>
          <w:rFonts w:ascii="Arial" w:hAnsi="Arial" w:cs="Arial"/>
          <w:lang w:val="en-GB"/>
        </w:rPr>
        <w:t>I</w:t>
      </w:r>
      <w:r w:rsidR="00927D53" w:rsidRPr="00661E84">
        <w:rPr>
          <w:rFonts w:ascii="Arial" w:hAnsi="Arial" w:cs="Arial"/>
          <w:lang w:val="en-GB"/>
        </w:rPr>
        <w:t>ncidence</w:t>
      </w:r>
      <w:r w:rsidR="00927D53">
        <w:rPr>
          <w:rFonts w:ascii="Arial" w:hAnsi="Arial" w:cs="Arial"/>
          <w:lang w:val="en-GB"/>
        </w:rPr>
        <w:t xml:space="preserve"> of</w:t>
      </w:r>
      <w:r w:rsidR="00927D53" w:rsidRPr="00661E84">
        <w:rPr>
          <w:rFonts w:ascii="Arial" w:hAnsi="Arial" w:cs="Arial"/>
          <w:lang w:val="en-GB"/>
        </w:rPr>
        <w:t xml:space="preserve"> </w:t>
      </w:r>
      <w:r w:rsidR="0058610A">
        <w:rPr>
          <w:rFonts w:ascii="Arial" w:hAnsi="Arial" w:cs="Arial"/>
          <w:lang w:val="en-GB"/>
        </w:rPr>
        <w:t xml:space="preserve">late </w:t>
      </w:r>
      <w:r w:rsidR="00927D53">
        <w:rPr>
          <w:rFonts w:ascii="Arial" w:hAnsi="Arial" w:cs="Arial"/>
          <w:lang w:val="en-GB"/>
        </w:rPr>
        <w:t>complications (IOC)</w:t>
      </w:r>
      <w:r w:rsidR="00927D53" w:rsidRPr="00661E84">
        <w:rPr>
          <w:rFonts w:ascii="Arial" w:hAnsi="Arial" w:cs="Arial"/>
          <w:lang w:val="en-GB"/>
        </w:rPr>
        <w:t xml:space="preserve"> percentage with </w:t>
      </w:r>
      <w:r w:rsidR="00927D53">
        <w:rPr>
          <w:rFonts w:ascii="Arial" w:hAnsi="Arial" w:cs="Arial"/>
          <w:lang w:val="en-GB"/>
        </w:rPr>
        <w:t xml:space="preserve">95% </w:t>
      </w:r>
      <w:r w:rsidR="00927D53" w:rsidRPr="00661E84">
        <w:rPr>
          <w:rFonts w:ascii="Arial" w:hAnsi="Arial" w:cs="Arial"/>
          <w:lang w:val="en-GB"/>
        </w:rPr>
        <w:t xml:space="preserve">confidence interval and classification according our scale in </w:t>
      </w:r>
      <w:r w:rsidR="00927D53">
        <w:rPr>
          <w:rFonts w:ascii="Arial" w:hAnsi="Arial" w:cs="Arial"/>
          <w:lang w:val="en-GB"/>
        </w:rPr>
        <w:t xml:space="preserve">total study population, </w:t>
      </w:r>
      <w:r w:rsidR="00927D53" w:rsidRPr="00661E84">
        <w:rPr>
          <w:rFonts w:ascii="Arial" w:hAnsi="Arial" w:cs="Arial"/>
          <w:lang w:val="en-GB"/>
        </w:rPr>
        <w:t>open</w:t>
      </w:r>
      <w:r w:rsidR="00927D53">
        <w:rPr>
          <w:rFonts w:ascii="Arial" w:hAnsi="Arial" w:cs="Arial"/>
          <w:lang w:val="en-GB"/>
        </w:rPr>
        <w:t xml:space="preserve"> procedures</w:t>
      </w:r>
      <w:r w:rsidR="00927D53" w:rsidRPr="00661E84">
        <w:rPr>
          <w:rFonts w:ascii="Arial" w:hAnsi="Arial" w:cs="Arial"/>
          <w:lang w:val="en-GB"/>
        </w:rPr>
        <w:t xml:space="preserve">, hybrid </w:t>
      </w:r>
      <w:r w:rsidR="00927D53">
        <w:rPr>
          <w:rFonts w:ascii="Arial" w:hAnsi="Arial" w:cs="Arial"/>
          <w:lang w:val="en-GB"/>
        </w:rPr>
        <w:t xml:space="preserve">procedures </w:t>
      </w:r>
      <w:r w:rsidR="00927D53" w:rsidRPr="00661E84">
        <w:rPr>
          <w:rFonts w:ascii="Arial" w:hAnsi="Arial" w:cs="Arial"/>
          <w:lang w:val="en-GB"/>
        </w:rPr>
        <w:t xml:space="preserve">and </w:t>
      </w:r>
      <w:r w:rsidR="00927D53">
        <w:rPr>
          <w:rFonts w:ascii="Arial" w:hAnsi="Arial" w:cs="Arial"/>
          <w:lang w:val="en-GB"/>
        </w:rPr>
        <w:t>minimally invasive</w:t>
      </w:r>
      <w:r w:rsidR="00927D53" w:rsidRPr="00661E84">
        <w:rPr>
          <w:rFonts w:ascii="Arial" w:hAnsi="Arial" w:cs="Arial"/>
          <w:lang w:val="en-GB"/>
        </w:rPr>
        <w:t xml:space="preserve"> surgery</w:t>
      </w:r>
      <w:r w:rsidR="00927D53">
        <w:rPr>
          <w:rFonts w:ascii="Arial" w:hAnsi="Arial" w:cs="Arial"/>
          <w:lang w:val="en-GB"/>
        </w:rPr>
        <w:t xml:space="preserve"> (MIS)</w:t>
      </w:r>
      <w:r w:rsidR="00927D53" w:rsidRPr="00661E84">
        <w:rPr>
          <w:rFonts w:ascii="Arial" w:hAnsi="Arial" w:cs="Arial"/>
          <w:lang w:val="en-GB"/>
        </w:rPr>
        <w:t>.</w:t>
      </w:r>
    </w:p>
    <w:tbl>
      <w:tblPr>
        <w:tblStyle w:val="TableNormal2"/>
        <w:tblW w:w="13994" w:type="dxa"/>
        <w:tblInd w:w="261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ayout w:type="fixed"/>
        <w:tblLook w:val="04A0" w:firstRow="1" w:lastRow="0" w:firstColumn="1" w:lastColumn="0" w:noHBand="0" w:noVBand="1"/>
      </w:tblPr>
      <w:tblGrid>
        <w:gridCol w:w="3080"/>
        <w:gridCol w:w="2727"/>
        <w:gridCol w:w="2732"/>
        <w:gridCol w:w="2727"/>
        <w:gridCol w:w="2728"/>
      </w:tblGrid>
      <w:tr w:rsidR="005573E5" w:rsidRPr="00661E84" w:rsidTr="001906CC">
        <w:trPr>
          <w:trHeight w:val="300"/>
          <w:tblHeader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8610A" w:rsidP="00661E84">
            <w:pPr>
              <w:pStyle w:val="TableContents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  <w:lang w:val="en-US"/>
              </w:rPr>
              <w:t>Late</w:t>
            </w:r>
            <w:r w:rsidR="005573E5" w:rsidRPr="00661E84">
              <w:rPr>
                <w:rFonts w:ascii="Arial" w:hAnsi="Arial" w:cs="Arial"/>
                <w:b/>
                <w:bCs/>
                <w:lang w:val="en-US"/>
              </w:rPr>
              <w:t xml:space="preserve"> complications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b/>
                <w:bCs/>
                <w:lang w:val="en-US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>Total study population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927D53">
            <w:pPr>
              <w:pStyle w:val="TableContents"/>
              <w:jc w:val="center"/>
              <w:rPr>
                <w:rFonts w:ascii="Arial" w:hAnsi="Arial" w:cs="Arial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 xml:space="preserve">Open </w:t>
            </w:r>
            <w:r w:rsidR="00927D53">
              <w:rPr>
                <w:rFonts w:ascii="Arial" w:hAnsi="Arial" w:cs="Arial"/>
                <w:b/>
                <w:bCs/>
                <w:lang w:val="en-US"/>
              </w:rPr>
              <w:t>Procedures (OP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b/>
                <w:bCs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>Hybrid</w:t>
            </w:r>
            <w:r w:rsidR="00927D53">
              <w:rPr>
                <w:rFonts w:ascii="Arial" w:hAnsi="Arial" w:cs="Arial"/>
                <w:b/>
                <w:bCs/>
                <w:lang w:val="en-US"/>
              </w:rPr>
              <w:t xml:space="preserve"> Procedures</w:t>
            </w:r>
          </w:p>
          <w:p w:rsidR="005573E5" w:rsidRPr="00661E84" w:rsidRDefault="005573E5" w:rsidP="00927D53">
            <w:pPr>
              <w:pStyle w:val="TableContents"/>
              <w:jc w:val="center"/>
              <w:rPr>
                <w:rFonts w:ascii="Arial" w:hAnsi="Arial" w:cs="Arial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>(</w:t>
            </w:r>
            <w:r w:rsidR="00927D53">
              <w:rPr>
                <w:rFonts w:ascii="Arial" w:hAnsi="Arial" w:cs="Arial"/>
                <w:b/>
                <w:bCs/>
                <w:lang w:val="en-US"/>
              </w:rPr>
              <w:t>HP</w:t>
            </w:r>
            <w:r w:rsidRPr="00661E84">
              <w:rPr>
                <w:rFonts w:ascii="Arial" w:hAnsi="Arial" w:cs="Arial"/>
                <w:b/>
                <w:bCs/>
                <w:lang w:val="en-US"/>
              </w:rPr>
              <w:t>)</w:t>
            </w: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</w:rPr>
            </w:pPr>
            <w:r w:rsidRPr="00661E84">
              <w:rPr>
                <w:rFonts w:ascii="Arial" w:hAnsi="Arial" w:cs="Arial"/>
                <w:b/>
                <w:bCs/>
                <w:lang w:val="en-US"/>
              </w:rPr>
              <w:t>MIS</w:t>
            </w: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Pseudoarthrosis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3.36% (3.05-3.70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3.31% (2.99-3.66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3.11% (1.91-4.97)</w:t>
            </w: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5.59% (3.44-8.85)</w:t>
            </w:r>
          </w:p>
        </w:tc>
      </w:tr>
      <w:tr w:rsidR="005573E5" w:rsidRPr="00661E84" w:rsidTr="001906CC">
        <w:trPr>
          <w:trHeight w:val="72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Instrumentation/graft failure (breakage, dislodgement, screw loosening, or resulting in sagittal/coronal decompensation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70% (2.42-3.01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2.78% (2.49-3.10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55% (0.76-3.03)</w:t>
            </w: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1.86% (0.76-4.21)</w:t>
            </w: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Adjacent segment degeneration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1.63% (1.42-1.88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1.69% (1.46-1.95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0.86% (0.32-2.12) </w:t>
            </w: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93% (0.24-2.93)</w:t>
            </w:r>
          </w:p>
        </w:tc>
      </w:tr>
      <w:tr w:rsidR="005573E5" w:rsidRPr="00661E84" w:rsidTr="001906CC">
        <w:trPr>
          <w:trHeight w:val="36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Proximal junctional kyphosis, especially requiring extension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56% (1.35-1.80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13% (0.95-1.35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8.12% (6.09-10.73)</w:t>
            </w: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4.97% (2.96-8.11)</w:t>
            </w: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Unspecified revision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73% (0.58-0.91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73% (0.58-0.91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5% (0.06-1.39)</w:t>
            </w: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Symptomatic screws/skin impingement / prominent hardware/painful graft possibly requiring removal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57% (0.45-0.72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60% (0.47-0.77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7% (0.01-1.11)</w:t>
            </w: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Vertebral compression  fracture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25% (0.17-0.36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28% (0.19-0.40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Late deep infection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18% (0.11-0.27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18% (0.11-0.28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31% (0.02-1.99)</w:t>
            </w: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="007A67C4" w:rsidRPr="007A67C4">
              <w:rPr>
                <w:rFonts w:ascii="Arial" w:hAnsi="Arial" w:cs="Arial"/>
                <w:color w:val="0070C0"/>
                <w:sz w:val="20"/>
                <w:szCs w:val="20"/>
                <w:lang w:val="en-US"/>
              </w:rPr>
              <w:t>Delayed</w:t>
            </w:r>
            <w:r w:rsidR="007A67C4" w:rsidRPr="007A67C4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="007A67C4">
              <w:rPr>
                <w:rFonts w:ascii="Arial" w:hAnsi="Arial" w:cs="Arial"/>
                <w:sz w:val="20"/>
                <w:szCs w:val="20"/>
                <w:lang w:val="en-US"/>
              </w:rPr>
              <w:t>n</w:t>
            </w: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urological deficit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12% (0.07-0.20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5% (0.02-0.12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1.21% (0.53-2.59)</w:t>
            </w: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31% (0.02-1.99)</w:t>
            </w: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Superficial wound infection or other wounds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8% (0.04-0.15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9% (0.05-0.17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Deformity progression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8% (0.04-0.15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9% (0.05-0.17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Hearing loss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4% (0.01-0.10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4% (0.01-0.10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Other fracture (eg, sacral, pelvic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Iliac stress fracture or sacroiliac joint</w:t>
            </w:r>
            <w:r w:rsidRPr="00661E84">
              <w:rPr>
                <w:rFonts w:ascii="Arial" w:eastAsia="Arial" w:hAnsi="Arial" w:cs="Arial"/>
                <w:sz w:val="20"/>
                <w:szCs w:val="20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degeneration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Deep vein thrombosis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2% (0-0.07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3% (0.01-0.09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Disc herniation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Pneumonia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73E5" w:rsidRPr="00661E84" w:rsidTr="001906CC">
        <w:trPr>
          <w:trHeight w:val="59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Seroma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 0.01% (0-0.06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US"/>
              </w:rPr>
              <w:t>0.01% (0-0.06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73AF8" w:rsidRPr="00927D53" w:rsidTr="001906CC">
        <w:trPr>
          <w:trHeight w:val="545"/>
        </w:trPr>
        <w:tc>
          <w:tcPr>
            <w:tcW w:w="308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73AF8" w:rsidRPr="00927D53" w:rsidRDefault="00F73AF8" w:rsidP="002723C9">
            <w:pPr>
              <w:pStyle w:val="Standard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Incidence of complication (IOC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73AF8" w:rsidRPr="00927D53" w:rsidRDefault="00F73AF8" w:rsidP="00F73AF8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1.05</w:t>
            </w: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% (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9.70-10.79</w:t>
            </w: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27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73AF8" w:rsidRPr="00927D53" w:rsidRDefault="00F73AF8" w:rsidP="00F73AF8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1.05</w:t>
            </w: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% (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0.48-11.62</w:t>
            </w: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272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73AF8" w:rsidRPr="00927D53" w:rsidRDefault="00F73AF8" w:rsidP="00F73AF8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5.37%</w:t>
            </w: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(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2.58-18.63</w:t>
            </w: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272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73AF8" w:rsidRPr="00927D53" w:rsidRDefault="00F73AF8" w:rsidP="00F73AF8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3.98</w:t>
            </w: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% (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10.48-18.36</w:t>
            </w:r>
            <w:r w:rsidRPr="00927D53"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</w:tr>
    </w:tbl>
    <w:p w:rsidR="00D35C9E" w:rsidRDefault="00D35C9E" w:rsidP="00D70E5A">
      <w:pPr>
        <w:pStyle w:val="CorpoB"/>
        <w:spacing w:after="0" w:line="480" w:lineRule="auto"/>
        <w:rPr>
          <w:rFonts w:ascii="Arial" w:hAnsi="Arial" w:cs="Arial"/>
          <w:b/>
        </w:rPr>
      </w:pPr>
    </w:p>
    <w:p w:rsidR="00D35C9E" w:rsidRDefault="00D35C9E">
      <w:pPr>
        <w:spacing w:after="0" w:line="240" w:lineRule="auto"/>
        <w:rPr>
          <w:rFonts w:ascii="Arial" w:eastAsia="Helvetica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D70E5A" w:rsidRPr="00D70E5A" w:rsidRDefault="00D70E5A" w:rsidP="00D70E5A">
      <w:pPr>
        <w:pStyle w:val="CorpoB"/>
        <w:spacing w:after="0" w:line="480" w:lineRule="auto"/>
        <w:rPr>
          <w:rFonts w:ascii="Arial" w:hAnsi="Arial" w:cs="Arial"/>
          <w:sz w:val="24"/>
          <w:szCs w:val="24"/>
          <w:lang w:val="en-US"/>
        </w:rPr>
      </w:pPr>
      <w:r w:rsidRPr="00D70E5A">
        <w:rPr>
          <w:rFonts w:ascii="Arial" w:hAnsi="Arial" w:cs="Arial"/>
          <w:b/>
        </w:rPr>
        <w:t>A</w:t>
      </w:r>
      <w:r>
        <w:rPr>
          <w:rFonts w:ascii="Arial" w:hAnsi="Arial" w:cs="Arial"/>
          <w:b/>
        </w:rPr>
        <w:t xml:space="preserve">ppendix </w:t>
      </w:r>
      <w:r w:rsidRPr="00D70E5A">
        <w:rPr>
          <w:rFonts w:ascii="Arial" w:hAnsi="Arial" w:cs="Arial"/>
          <w:b/>
        </w:rPr>
        <w:t>II</w:t>
      </w:r>
      <w:r>
        <w:rPr>
          <w:rFonts w:ascii="Arial" w:hAnsi="Arial" w:cs="Arial"/>
          <w:b/>
        </w:rPr>
        <w:t xml:space="preserve">: </w:t>
      </w:r>
      <w:r>
        <w:rPr>
          <w:rFonts w:ascii="Arial" w:hAnsi="Arial" w:cs="Arial"/>
          <w:b/>
        </w:rPr>
        <w:br/>
        <w:t>Complications reported in the recent literature classified by type of osteotomies (3CO versus non-3CO)</w:t>
      </w:r>
    </w:p>
    <w:p w:rsidR="00D70E5A" w:rsidRDefault="00D70E5A" w:rsidP="00D70E5A">
      <w:pPr>
        <w:pStyle w:val="Standard"/>
        <w:rPr>
          <w:rFonts w:ascii="Arial" w:hAnsi="Arial" w:cs="Arial"/>
          <w:b/>
        </w:rPr>
      </w:pPr>
      <w:r w:rsidRPr="00253A96">
        <w:rPr>
          <w:rFonts w:ascii="Arial" w:hAnsi="Arial" w:cs="Arial"/>
          <w:lang w:val="en-US"/>
        </w:rPr>
        <w:t>1,390 patients for 3CO versus 1,590 patients for non-3CO were analyzed. For the two categories the mean ages were respectively  46.34 ±14.10 and 53.13 ±12.17 years, mean follow-up was 3.53±1.62 and 3.80±1.44 years, mean EBL was 2,232 ±1,033.4 ml and 1,824.97 ±631.68, mean number of fused level 8.15 ±3.17 and 7.76 ±2.23, mean operative time was 356.24 ±169.83 and 360.32 ±161.35 minutes respectively.</w:t>
      </w:r>
    </w:p>
    <w:p w:rsidR="00D35C9E" w:rsidRDefault="00D35C9E">
      <w:pPr>
        <w:spacing w:after="0" w:line="240" w:lineRule="auto"/>
        <w:rPr>
          <w:rFonts w:ascii="Arial" w:eastAsia="Arial Unicode MS" w:hAnsi="Arial" w:cs="Arial"/>
          <w:b/>
          <w:kern w:val="3"/>
          <w:sz w:val="24"/>
          <w:szCs w:val="24"/>
          <w:lang w:val="de-DE"/>
        </w:rPr>
      </w:pPr>
      <w:r>
        <w:rPr>
          <w:rFonts w:ascii="Arial" w:hAnsi="Arial" w:cs="Arial"/>
          <w:b/>
        </w:rPr>
        <w:br w:type="page"/>
      </w:r>
    </w:p>
    <w:p w:rsidR="005573E5" w:rsidRPr="00661E84" w:rsidRDefault="005573E5" w:rsidP="005573E5">
      <w:pPr>
        <w:pStyle w:val="Standard"/>
        <w:rPr>
          <w:rFonts w:ascii="Arial" w:hAnsi="Arial" w:cs="Arial"/>
          <w:b/>
        </w:rPr>
      </w:pPr>
      <w:r w:rsidRPr="00661E84">
        <w:rPr>
          <w:rFonts w:ascii="Arial" w:hAnsi="Arial" w:cs="Arial"/>
          <w:b/>
        </w:rPr>
        <w:t>Table 6</w:t>
      </w:r>
      <w:r w:rsidRPr="00661E84">
        <w:rPr>
          <w:rFonts w:ascii="Arial" w:hAnsi="Arial" w:cs="Arial"/>
          <w:b/>
          <w:lang w:val="en-GB"/>
        </w:rPr>
        <w:t xml:space="preserve">: </w:t>
      </w:r>
      <w:r w:rsidRPr="00661E84">
        <w:rPr>
          <w:rFonts w:ascii="Arial" w:hAnsi="Arial" w:cs="Arial"/>
          <w:lang w:val="en-GB"/>
        </w:rPr>
        <w:t xml:space="preserve">Major perioperative </w:t>
      </w:r>
      <w:r w:rsidR="000B5384" w:rsidRPr="00661E84">
        <w:rPr>
          <w:rFonts w:ascii="Arial" w:hAnsi="Arial" w:cs="Arial"/>
          <w:lang w:val="en-GB"/>
        </w:rPr>
        <w:t>incidence</w:t>
      </w:r>
      <w:r w:rsidR="000B5384">
        <w:rPr>
          <w:rFonts w:ascii="Arial" w:hAnsi="Arial" w:cs="Arial"/>
          <w:lang w:val="en-GB"/>
        </w:rPr>
        <w:t xml:space="preserve"> of</w:t>
      </w:r>
      <w:r w:rsidR="000B5384" w:rsidRPr="00661E84">
        <w:rPr>
          <w:rFonts w:ascii="Arial" w:hAnsi="Arial" w:cs="Arial"/>
          <w:lang w:val="en-GB"/>
        </w:rPr>
        <w:t xml:space="preserve"> </w:t>
      </w:r>
      <w:r w:rsidR="000B5384">
        <w:rPr>
          <w:rFonts w:ascii="Arial" w:hAnsi="Arial" w:cs="Arial"/>
          <w:lang w:val="en-GB"/>
        </w:rPr>
        <w:t>complications (IOC)</w:t>
      </w:r>
      <w:r w:rsidR="000B5384" w:rsidRPr="00661E84">
        <w:rPr>
          <w:rFonts w:ascii="Arial" w:hAnsi="Arial" w:cs="Arial"/>
          <w:lang w:val="en-GB"/>
        </w:rPr>
        <w:t xml:space="preserve"> percentage with </w:t>
      </w:r>
      <w:r w:rsidR="000B5384">
        <w:rPr>
          <w:rFonts w:ascii="Arial" w:hAnsi="Arial" w:cs="Arial"/>
          <w:lang w:val="en-GB"/>
        </w:rPr>
        <w:t xml:space="preserve">95% </w:t>
      </w:r>
      <w:r w:rsidR="000B5384" w:rsidRPr="00661E84">
        <w:rPr>
          <w:rFonts w:ascii="Arial" w:hAnsi="Arial" w:cs="Arial"/>
          <w:lang w:val="en-GB"/>
        </w:rPr>
        <w:t xml:space="preserve">confidence interval and classification according our scale </w:t>
      </w:r>
      <w:r w:rsidRPr="00661E84">
        <w:rPr>
          <w:rFonts w:ascii="Arial" w:hAnsi="Arial" w:cs="Arial"/>
          <w:lang w:val="en-GB"/>
        </w:rPr>
        <w:t>in three-column osteotomies (3CO) and non-three-column osteotomies (non-3CO)</w:t>
      </w:r>
      <w:r w:rsidR="000B5384">
        <w:rPr>
          <w:rFonts w:ascii="Arial" w:hAnsi="Arial" w:cs="Arial"/>
          <w:lang w:val="en-GB"/>
        </w:rPr>
        <w:t>.</w:t>
      </w:r>
    </w:p>
    <w:tbl>
      <w:tblPr>
        <w:tblStyle w:val="TableNormal2"/>
        <w:tblW w:w="14570" w:type="dxa"/>
        <w:tblInd w:w="261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F81BD"/>
        <w:tblLayout w:type="fixed"/>
        <w:tblLook w:val="04A0" w:firstRow="1" w:lastRow="0" w:firstColumn="1" w:lastColumn="0" w:noHBand="0" w:noVBand="1"/>
      </w:tblPr>
      <w:tblGrid>
        <w:gridCol w:w="3647"/>
        <w:gridCol w:w="5461"/>
        <w:gridCol w:w="5462"/>
      </w:tblGrid>
      <w:tr w:rsidR="005573E5" w:rsidRPr="00661E84" w:rsidTr="001906CC">
        <w:trPr>
          <w:trHeight w:val="300"/>
          <w:tblHeader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lang w:val="en-US"/>
              </w:rPr>
            </w:pPr>
            <w:r w:rsidRPr="0052782B">
              <w:rPr>
                <w:rFonts w:ascii="Arial" w:hAnsi="Arial" w:cs="Arial"/>
                <w:b/>
                <w:bCs/>
                <w:lang w:val="en-US"/>
              </w:rPr>
              <w:t>Major perioperative complications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lang w:val="en-US"/>
              </w:rPr>
            </w:pPr>
            <w:r w:rsidRPr="0052782B">
              <w:rPr>
                <w:rFonts w:ascii="Arial" w:hAnsi="Arial" w:cs="Arial"/>
                <w:b/>
                <w:bCs/>
                <w:lang w:val="en-US"/>
              </w:rPr>
              <w:t>3CO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lang w:val="en-US"/>
              </w:rPr>
            </w:pPr>
            <w:r w:rsidRPr="0052782B">
              <w:rPr>
                <w:rFonts w:ascii="Arial" w:hAnsi="Arial" w:cs="Arial"/>
                <w:b/>
                <w:bCs/>
                <w:lang w:val="en-US"/>
              </w:rPr>
              <w:t>non-3CO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72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Neurological deficit (not transient, not full</w:t>
            </w:r>
            <w:r w:rsidRPr="0052782B">
              <w:rPr>
                <w:rFonts w:ascii="Arial" w:eastAsia="Arial" w:hAnsi="Arial" w:cs="Arial"/>
                <w:sz w:val="20"/>
                <w:szCs w:val="20"/>
                <w:lang w:val="en-US"/>
              </w:rPr>
              <w:t xml:space="preserve"> 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recovery, resolved with reoperation, or</w:t>
            </w:r>
            <w:r w:rsidRPr="0052782B">
              <w:rPr>
                <w:rFonts w:ascii="Arial" w:eastAsia="Arial" w:hAnsi="Arial" w:cs="Arial"/>
                <w:sz w:val="20"/>
                <w:szCs w:val="20"/>
                <w:lang w:val="en-US"/>
              </w:rPr>
              <w:t xml:space="preserve"> 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classified as ‘‘major’’)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2.66% (1.91-3.69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1.45% (0.94-2.2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 Wound infection requiring debridement</w:t>
            </w:r>
          </w:p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and/or reoperation (especially deep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1.58% (1.02-2.42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3.90% (3.03-5.0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Vertebral compression fracture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1.15% (0.68-1.90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9% (0.05-0.6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 Pleural effusion or pneumothorax (requiring</w:t>
            </w:r>
            <w:r w:rsidRPr="0052782B">
              <w:rPr>
                <w:rFonts w:ascii="Arial" w:eastAsia="Arial" w:hAnsi="Arial" w:cs="Arial"/>
                <w:sz w:val="20"/>
                <w:szCs w:val="20"/>
                <w:lang w:val="en-US"/>
              </w:rPr>
              <w:t xml:space="preserve"> 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intervention)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86% (0.47-1.54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Pneumonia/lung infection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72% (0.37-1.37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9% (0.05-0.6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Pulmonary embolism or thrombosis of major</w:t>
            </w:r>
            <w:r w:rsidRPr="0052782B">
              <w:rPr>
                <w:rFonts w:ascii="Arial" w:eastAsia="Arial" w:hAnsi="Arial" w:cs="Arial"/>
                <w:sz w:val="20"/>
                <w:szCs w:val="20"/>
                <w:lang w:val="en-US"/>
              </w:rPr>
              <w:t xml:space="preserve"> 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vessel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72% (0.37-1.37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82% (0.46-1.44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pidural hematoma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58% (0.27-1.18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57% (0.28-1.12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Wound hematoma or seroma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50% (0.22-1.08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 0.44% (0.19-0.95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cessive bleeding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43% (0.17-0.99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Unspecified pulmonary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43% (0.17-0.99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38% (0.16-0.87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76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Renal failure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36% (0.13-0.89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Compartment syndrome with or without</w:t>
            </w:r>
            <w:r w:rsidRPr="0052782B">
              <w:rPr>
                <w:rFonts w:ascii="Arial" w:eastAsia="Arial" w:hAnsi="Arial" w:cs="Arial"/>
                <w:sz w:val="20"/>
                <w:szCs w:val="20"/>
                <w:lang w:val="en-US"/>
              </w:rPr>
              <w:t xml:space="preserve"> 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shock (abdominal or extremity)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22% (0.06-0.69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90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Instrumentation/graft failure (breakage,</w:t>
            </w:r>
            <w:r w:rsidRPr="0052782B">
              <w:rPr>
                <w:rFonts w:ascii="Arial" w:eastAsia="Arial" w:hAnsi="Arial" w:cs="Arial"/>
                <w:sz w:val="20"/>
                <w:szCs w:val="20"/>
                <w:lang w:val="en-US"/>
              </w:rPr>
              <w:t xml:space="preserve"> 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dislodgement, or resulting in inadequate</w:t>
            </w:r>
            <w:r w:rsidRPr="0052782B">
              <w:rPr>
                <w:rFonts w:ascii="Arial" w:eastAsia="Arial" w:hAnsi="Arial" w:cs="Arial"/>
                <w:sz w:val="20"/>
                <w:szCs w:val="20"/>
                <w:lang w:val="en-US"/>
              </w:rPr>
              <w:t xml:space="preserve"> 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correction) requiring revision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22% (0.06-0.69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94% (0.55-1.59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 Respiratory distress syndrome/respiratory</w:t>
            </w:r>
            <w:r w:rsidRPr="0052782B">
              <w:rPr>
                <w:rFonts w:ascii="Arial" w:eastAsia="Arial" w:hAnsi="Arial" w:cs="Arial"/>
                <w:sz w:val="20"/>
                <w:szCs w:val="20"/>
                <w:lang w:val="en-US"/>
              </w:rPr>
              <w:t xml:space="preserve"> 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failure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22% (0.06-0.69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9% (0.05-0.6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 Visual acuity change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22% (0.06-0.69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4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 Congestive heart failure or unspecified</w:t>
            </w:r>
          </w:p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cardiac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4% (0.02-0.57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 Myocardial infarction/cardiac arrest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4% (0.02-0.57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3% (0.02-0.51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Misplaced screw possibly causing nerve</w:t>
            </w:r>
            <w:r w:rsid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related</w:t>
            </w:r>
            <w:r w:rsidRPr="0052782B">
              <w:rPr>
                <w:rFonts w:ascii="Arial" w:eastAsia="Arial" w:hAnsi="Arial" w:cs="Arial"/>
                <w:sz w:val="20"/>
                <w:szCs w:val="20"/>
                <w:lang w:val="en-US"/>
              </w:rPr>
              <w:t xml:space="preserve"> 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pain (requiring reoperation)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4% (0.02-0.57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38% (0.16-0.87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Death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4% (0.02-0.57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3% (0.02-0.51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 Vascular injury (intraoperative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4% (0.02-0.57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72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Gastrointestinal complication (bleeding,</w:t>
            </w:r>
            <w:r w:rsidRPr="0052782B">
              <w:rPr>
                <w:rFonts w:ascii="Arial" w:eastAsia="Arial" w:hAnsi="Arial" w:cs="Arial"/>
                <w:sz w:val="20"/>
                <w:szCs w:val="20"/>
                <w:lang w:val="en-US"/>
              </w:rPr>
              <w:t xml:space="preserve"> 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ischemia, Clostridium D. infection or other)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7% (0-0.46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3% (0.02-0.51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Sepsis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7% (0-0.46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Stroke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uncommon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7% (0-0.46)</w:t>
            </w: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2782B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Anaphylactic</w:t>
            </w:r>
            <w:r w:rsidR="005573E5"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 shock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6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Breakdown of L5</w:t>
            </w:r>
            <w:r w:rsidRPr="0052782B">
              <w:rPr>
                <w:rFonts w:ascii="Arial" w:eastAsia="AdvPS44A44B" w:hAnsi="Arial" w:cs="Arial"/>
                <w:sz w:val="20"/>
                <w:szCs w:val="20"/>
                <w:lang w:val="en-US"/>
              </w:rPr>
              <w:t>e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S1 disc (perioperative not long-term)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3% (0.02-0.51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6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Cardiorespiratory (non</w:t>
            </w:r>
            <w:r w:rsidR="0052782B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pleural effusion) / systemic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Ver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1.01% (0.60-1.67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Incision abdominal hernia (reoperation)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9% (0.05-0.6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Line-related infection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Extremely rare (0.06%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Painful rib remnant requiring excision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Pancreatitis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3% (0.02-0.51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Retroperitoneal hematoma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Subarachnoideal </w:t>
            </w:r>
            <w:r w:rsidR="0052782B" w:rsidRPr="0052782B">
              <w:rPr>
                <w:rFonts w:ascii="Arial" w:hAnsi="Arial" w:cs="Arial"/>
                <w:sz w:val="20"/>
                <w:szCs w:val="20"/>
                <w:lang w:val="en-US"/>
              </w:rPr>
              <w:t>hemorrhage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Wound dehiscence requiring surgery</w:t>
            </w:r>
          </w:p>
        </w:tc>
        <w:tc>
          <w:tcPr>
            <w:tcW w:w="54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4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 xml:space="preserve">Extremely uncommon </w:t>
            </w:r>
          </w:p>
          <w:p w:rsidR="005573E5" w:rsidRPr="0052782B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2782B">
              <w:rPr>
                <w:rFonts w:ascii="Arial" w:hAnsi="Arial" w:cs="Arial"/>
                <w:sz w:val="20"/>
                <w:szCs w:val="20"/>
                <w:lang w:val="en-US"/>
              </w:rPr>
              <w:t>0.19% (0.05-0.60)</w:t>
            </w:r>
          </w:p>
        </w:tc>
      </w:tr>
    </w:tbl>
    <w:p w:rsidR="005573E5" w:rsidRPr="00661E84" w:rsidRDefault="005573E5" w:rsidP="005573E5">
      <w:pPr>
        <w:spacing w:after="0" w:line="240" w:lineRule="auto"/>
        <w:rPr>
          <w:rFonts w:ascii="Arial" w:hAnsi="Arial" w:cs="Arial"/>
          <w:b/>
          <w:lang w:val="en-US"/>
        </w:rPr>
      </w:pPr>
    </w:p>
    <w:p w:rsidR="00D35C9E" w:rsidRDefault="00D35C9E">
      <w:pPr>
        <w:spacing w:after="0" w:line="240" w:lineRule="auto"/>
        <w:rPr>
          <w:rFonts w:ascii="Arial" w:eastAsia="Arial Unicode MS" w:hAnsi="Arial" w:cs="Arial"/>
          <w:b/>
          <w:kern w:val="3"/>
          <w:sz w:val="24"/>
          <w:szCs w:val="24"/>
          <w:lang w:val="de-DE"/>
        </w:rPr>
      </w:pPr>
      <w:r>
        <w:rPr>
          <w:rFonts w:ascii="Arial" w:hAnsi="Arial" w:cs="Arial"/>
          <w:b/>
        </w:rPr>
        <w:br w:type="page"/>
      </w:r>
    </w:p>
    <w:p w:rsidR="005573E5" w:rsidRPr="00661E84" w:rsidRDefault="005573E5" w:rsidP="005573E5">
      <w:pPr>
        <w:pStyle w:val="Standard"/>
        <w:rPr>
          <w:rFonts w:ascii="Arial" w:hAnsi="Arial" w:cs="Arial"/>
          <w:b/>
        </w:rPr>
      </w:pPr>
      <w:r w:rsidRPr="00661E84">
        <w:rPr>
          <w:rFonts w:ascii="Arial" w:hAnsi="Arial" w:cs="Arial"/>
          <w:b/>
        </w:rPr>
        <w:t>Table 7</w:t>
      </w:r>
      <w:r w:rsidRPr="00661E84">
        <w:rPr>
          <w:rFonts w:ascii="Arial" w:hAnsi="Arial" w:cs="Arial"/>
          <w:b/>
          <w:lang w:val="en-GB"/>
        </w:rPr>
        <w:t xml:space="preserve">: </w:t>
      </w:r>
      <w:r w:rsidR="000B5384">
        <w:rPr>
          <w:rFonts w:ascii="Arial" w:hAnsi="Arial" w:cs="Arial"/>
          <w:lang w:val="en-GB"/>
        </w:rPr>
        <w:t xml:space="preserve">Minor </w:t>
      </w:r>
      <w:r w:rsidR="000B5384" w:rsidRPr="00661E84">
        <w:rPr>
          <w:rFonts w:ascii="Arial" w:hAnsi="Arial" w:cs="Arial"/>
          <w:lang w:val="en-GB"/>
        </w:rPr>
        <w:t>perioperative incidence</w:t>
      </w:r>
      <w:r w:rsidR="000B5384">
        <w:rPr>
          <w:rFonts w:ascii="Arial" w:hAnsi="Arial" w:cs="Arial"/>
          <w:lang w:val="en-GB"/>
        </w:rPr>
        <w:t xml:space="preserve"> of</w:t>
      </w:r>
      <w:r w:rsidR="000B5384" w:rsidRPr="00661E84">
        <w:rPr>
          <w:rFonts w:ascii="Arial" w:hAnsi="Arial" w:cs="Arial"/>
          <w:lang w:val="en-GB"/>
        </w:rPr>
        <w:t xml:space="preserve"> </w:t>
      </w:r>
      <w:r w:rsidR="000B5384">
        <w:rPr>
          <w:rFonts w:ascii="Arial" w:hAnsi="Arial" w:cs="Arial"/>
          <w:lang w:val="en-GB"/>
        </w:rPr>
        <w:t>complications (IOC)</w:t>
      </w:r>
      <w:r w:rsidR="000B5384" w:rsidRPr="00661E84">
        <w:rPr>
          <w:rFonts w:ascii="Arial" w:hAnsi="Arial" w:cs="Arial"/>
          <w:lang w:val="en-GB"/>
        </w:rPr>
        <w:t xml:space="preserve"> percentage with </w:t>
      </w:r>
      <w:r w:rsidR="000B5384">
        <w:rPr>
          <w:rFonts w:ascii="Arial" w:hAnsi="Arial" w:cs="Arial"/>
          <w:lang w:val="en-GB"/>
        </w:rPr>
        <w:t xml:space="preserve">95% </w:t>
      </w:r>
      <w:r w:rsidR="000B5384" w:rsidRPr="00661E84">
        <w:rPr>
          <w:rFonts w:ascii="Arial" w:hAnsi="Arial" w:cs="Arial"/>
          <w:lang w:val="en-GB"/>
        </w:rPr>
        <w:t>confidence interval and classification according our scale in three-column osteotomies (3CO) and non-three-column osteotomies (non-3CO)</w:t>
      </w:r>
      <w:r w:rsidR="000B5384">
        <w:rPr>
          <w:rFonts w:ascii="Arial" w:hAnsi="Arial" w:cs="Arial"/>
          <w:lang w:val="en-GB"/>
        </w:rPr>
        <w:t>.</w:t>
      </w:r>
    </w:p>
    <w:tbl>
      <w:tblPr>
        <w:tblStyle w:val="TableNormal2"/>
        <w:tblW w:w="14570" w:type="dxa"/>
        <w:tblInd w:w="261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F81BD"/>
        <w:tblLayout w:type="fixed"/>
        <w:tblLook w:val="04A0" w:firstRow="1" w:lastRow="0" w:firstColumn="1" w:lastColumn="0" w:noHBand="0" w:noVBand="1"/>
      </w:tblPr>
      <w:tblGrid>
        <w:gridCol w:w="3505"/>
        <w:gridCol w:w="5532"/>
        <w:gridCol w:w="5533"/>
      </w:tblGrid>
      <w:tr w:rsidR="005573E5" w:rsidRPr="00661E84" w:rsidTr="001906CC">
        <w:trPr>
          <w:trHeight w:val="300"/>
          <w:tblHeader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lang w:val="en-GB"/>
              </w:rPr>
            </w:pPr>
            <w:r w:rsidRPr="00661E84">
              <w:rPr>
                <w:rFonts w:ascii="Arial" w:hAnsi="Arial" w:cs="Arial"/>
                <w:b/>
                <w:bCs/>
                <w:lang w:val="en-GB"/>
              </w:rPr>
              <w:t>Minor perioperative complications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lang w:val="en-GB"/>
              </w:rPr>
            </w:pPr>
            <w:r w:rsidRPr="00661E84">
              <w:rPr>
                <w:rFonts w:ascii="Arial" w:hAnsi="Arial" w:cs="Arial"/>
                <w:b/>
                <w:bCs/>
                <w:lang w:val="en-GB"/>
              </w:rPr>
              <w:t>3CO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lang w:val="en-GB"/>
              </w:rPr>
            </w:pPr>
            <w:r w:rsidRPr="00661E84">
              <w:rPr>
                <w:rFonts w:ascii="Arial" w:hAnsi="Arial" w:cs="Arial"/>
                <w:b/>
                <w:bCs/>
                <w:lang w:val="en-GB"/>
              </w:rPr>
              <w:t>Non-3CO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A93122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A93122">
              <w:rPr>
                <w:rFonts w:ascii="Arial" w:hAnsi="Arial" w:cs="Arial"/>
                <w:color w:val="0070C0"/>
                <w:sz w:val="18"/>
                <w:lang w:val="en-US"/>
              </w:rPr>
              <w:t xml:space="preserve">An </w:t>
            </w:r>
            <w:r w:rsidRPr="00A93122">
              <w:rPr>
                <w:rFonts w:ascii="Arial" w:hAnsi="Arial" w:cs="Arial"/>
                <w:color w:val="0070C0"/>
                <w:sz w:val="20"/>
                <w:lang w:val="en-US"/>
              </w:rPr>
              <w:t>intraoperative</w:t>
            </w: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="005573E5" w:rsidRPr="00661E84">
              <w:rPr>
                <w:rFonts w:ascii="Arial" w:hAnsi="Arial" w:cs="Arial"/>
                <w:sz w:val="20"/>
                <w:szCs w:val="20"/>
                <w:lang w:val="en-GB"/>
              </w:rPr>
              <w:t>Dural tear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5.32% (4.23-6.67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3.02% (2.26-4.02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1445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Transient neurological deficit (foot drop,</w:t>
            </w:r>
            <w:r w:rsidRPr="00661E84">
              <w:rPr>
                <w:rFonts w:ascii="Arial" w:eastAsia="Arial" w:hAnsi="Arial" w:cs="Arial"/>
                <w:sz w:val="20"/>
                <w:szCs w:val="20"/>
                <w:lang w:val="en-GB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brachial plexopathy, peroneal nerve palsy,</w:t>
            </w:r>
            <w:r w:rsidRPr="00661E84">
              <w:rPr>
                <w:rFonts w:ascii="Arial" w:eastAsia="Arial" w:hAnsi="Arial" w:cs="Arial"/>
                <w:sz w:val="20"/>
                <w:szCs w:val="20"/>
                <w:lang w:val="en-GB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radiculopathy, cauda equina, partial spinal</w:t>
            </w:r>
            <w:r w:rsidRPr="00661E84">
              <w:rPr>
                <w:rFonts w:ascii="Arial" w:eastAsia="Arial" w:hAnsi="Arial" w:cs="Arial"/>
                <w:sz w:val="20"/>
                <w:szCs w:val="20"/>
                <w:lang w:val="en-GB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cord injury, etc), on transient</w:t>
            </w:r>
            <w:r w:rsidRPr="00661E84">
              <w:rPr>
                <w:rFonts w:ascii="Arial" w:eastAsia="Arial" w:hAnsi="Arial" w:cs="Arial"/>
                <w:sz w:val="20"/>
                <w:szCs w:val="20"/>
                <w:lang w:val="en-GB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intraoperation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4.68% (3.66-5.96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2.83% (2.09-3.8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Ileus/gastrointestinal complication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2.30% (1.60-3.27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3.14% (2.36-4.15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Unspecified or other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2.01% (1.36-2.93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2.96% (2.21-3.95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Wound infection (medical/interventional</w:t>
            </w:r>
            <w:r w:rsidRPr="00661E84">
              <w:rPr>
                <w:rFonts w:ascii="Arial" w:eastAsia="Arial" w:hAnsi="Arial" w:cs="Arial"/>
                <w:sz w:val="20"/>
                <w:szCs w:val="20"/>
                <w:lang w:val="en-GB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treatment) or superficial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1.30% (0.79-2.08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1.51% (0.99-2.27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Subluxation or translation at surgical site</w:t>
            </w:r>
            <w:r w:rsidRPr="00661E84">
              <w:rPr>
                <w:rFonts w:ascii="Arial" w:eastAsia="Arial" w:hAnsi="Arial" w:cs="Arial"/>
                <w:sz w:val="20"/>
                <w:szCs w:val="20"/>
                <w:lang w:val="en-GB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(intraoperative)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0.79% (0.42-1.46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Deep vein thrombosis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72% (0.237-1.37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75% (0.41-1.35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Cerebrospinal fluid leak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Ver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50% (0.22-1.08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25% (0.08-0.68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Arrhythmia or tachycardia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43% (0.17-0.99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13% (0.02-0.51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Delirium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43% (0.17-0.99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94% (0.55-1.59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Hypotension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36% (0.13-0.89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Other intraoperation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22% (0.06-0.69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Reversible coagulopathy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14% (0.02-0.57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Pneumothorax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07% (0-0.46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13% (0.02-0.51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Wound healing complications (nonsurgical)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07% (0-0.46)</w:t>
            </w: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65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Hematoma, seroma, or bursa (no surgery)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Pleural effusion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25% (0.08-0.68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Symptomatic gallstones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06% (0-0.40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545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Unspecified or miscellaneous infection (eg,</w:t>
            </w:r>
            <w:r w:rsidRPr="00661E84">
              <w:rPr>
                <w:rFonts w:ascii="Arial" w:eastAsia="Arial" w:hAnsi="Arial" w:cs="Arial"/>
                <w:sz w:val="20"/>
                <w:szCs w:val="20"/>
                <w:lang w:val="en-GB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yeast)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Extremely 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13% (0.02-0.51)</w:t>
            </w:r>
          </w:p>
        </w:tc>
      </w:tr>
      <w:tr w:rsidR="005573E5" w:rsidRPr="00661E84" w:rsidTr="001906CC">
        <w:tblPrEx>
          <w:shd w:val="clear" w:color="auto" w:fill="CED7E7"/>
        </w:tblPrEx>
        <w:trPr>
          <w:trHeight w:val="300"/>
        </w:trPr>
        <w:tc>
          <w:tcPr>
            <w:tcW w:w="350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Urinary tract infection</w:t>
            </w:r>
          </w:p>
        </w:tc>
        <w:tc>
          <w:tcPr>
            <w:tcW w:w="553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55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2.51% (1.83-3.45)</w:t>
            </w:r>
          </w:p>
        </w:tc>
      </w:tr>
    </w:tbl>
    <w:p w:rsidR="005573E5" w:rsidRPr="00661E84" w:rsidRDefault="005573E5" w:rsidP="005573E5">
      <w:pPr>
        <w:pStyle w:val="Corpo"/>
        <w:widowControl w:val="0"/>
        <w:rPr>
          <w:rFonts w:ascii="Arial" w:hAnsi="Arial" w:cs="Arial"/>
          <w:sz w:val="20"/>
          <w:szCs w:val="20"/>
        </w:rPr>
      </w:pPr>
    </w:p>
    <w:p w:rsidR="005573E5" w:rsidRPr="00661E84" w:rsidRDefault="005573E5" w:rsidP="005573E5">
      <w:pPr>
        <w:pStyle w:val="Corpo"/>
        <w:widowControl w:val="0"/>
        <w:rPr>
          <w:rFonts w:ascii="Arial" w:hAnsi="Arial" w:cs="Arial"/>
          <w:sz w:val="20"/>
          <w:szCs w:val="20"/>
          <w:lang w:val="de-DE"/>
        </w:rPr>
      </w:pPr>
    </w:p>
    <w:p w:rsidR="00D35C9E" w:rsidRDefault="00D35C9E">
      <w:pPr>
        <w:spacing w:after="0" w:line="240" w:lineRule="auto"/>
        <w:rPr>
          <w:rFonts w:ascii="Arial" w:eastAsia="Arial Unicode MS" w:hAnsi="Arial" w:cs="Arial"/>
          <w:b/>
          <w:kern w:val="3"/>
          <w:sz w:val="24"/>
          <w:szCs w:val="24"/>
          <w:lang w:val="de-DE"/>
        </w:rPr>
      </w:pPr>
      <w:r>
        <w:rPr>
          <w:rFonts w:ascii="Arial" w:hAnsi="Arial" w:cs="Arial"/>
          <w:b/>
        </w:rPr>
        <w:br w:type="page"/>
      </w:r>
    </w:p>
    <w:p w:rsidR="005573E5" w:rsidRPr="00661E84" w:rsidRDefault="005573E5" w:rsidP="005573E5">
      <w:pPr>
        <w:pStyle w:val="Standard"/>
        <w:rPr>
          <w:rFonts w:ascii="Arial" w:hAnsi="Arial" w:cs="Arial"/>
          <w:b/>
        </w:rPr>
      </w:pPr>
      <w:r w:rsidRPr="00661E84">
        <w:rPr>
          <w:rFonts w:ascii="Arial" w:hAnsi="Arial" w:cs="Arial"/>
          <w:b/>
        </w:rPr>
        <w:t>Table 8</w:t>
      </w:r>
      <w:r w:rsidRPr="00661E84">
        <w:rPr>
          <w:rFonts w:ascii="Arial" w:hAnsi="Arial" w:cs="Arial"/>
          <w:b/>
          <w:lang w:val="en-GB"/>
        </w:rPr>
        <w:t xml:space="preserve">: </w:t>
      </w:r>
      <w:r w:rsidR="0058610A">
        <w:rPr>
          <w:rFonts w:ascii="Arial" w:hAnsi="Arial" w:cs="Arial"/>
          <w:lang w:val="en-GB"/>
        </w:rPr>
        <w:t>Late</w:t>
      </w:r>
      <w:r w:rsidRPr="00661E84">
        <w:rPr>
          <w:rFonts w:ascii="Arial" w:hAnsi="Arial" w:cs="Arial"/>
          <w:lang w:val="en-GB"/>
        </w:rPr>
        <w:t xml:space="preserve"> complications’ incidence percentage with </w:t>
      </w:r>
      <w:r w:rsidR="008A111F">
        <w:rPr>
          <w:rFonts w:ascii="Arial" w:hAnsi="Arial" w:cs="Arial"/>
          <w:lang w:val="en-GB"/>
        </w:rPr>
        <w:t xml:space="preserve">95% </w:t>
      </w:r>
      <w:r w:rsidRPr="00661E84">
        <w:rPr>
          <w:rFonts w:ascii="Arial" w:hAnsi="Arial" w:cs="Arial"/>
          <w:lang w:val="en-GB"/>
        </w:rPr>
        <w:t>confidence interval and classification according our scale in three-column osteotomies (3CO) and non-three-column osteotomies (non-3CO).</w:t>
      </w:r>
    </w:p>
    <w:p w:rsidR="005573E5" w:rsidRPr="00322651" w:rsidRDefault="005573E5" w:rsidP="005573E5">
      <w:pPr>
        <w:rPr>
          <w:rFonts w:ascii="Arial" w:hAnsi="Arial" w:cs="Arial"/>
          <w:lang w:val="de-DE"/>
        </w:rPr>
      </w:pPr>
    </w:p>
    <w:tbl>
      <w:tblPr>
        <w:tblStyle w:val="TableNormal2"/>
        <w:tblW w:w="9582" w:type="dxa"/>
        <w:tblInd w:w="261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ayout w:type="fixed"/>
        <w:tblLook w:val="04A0" w:firstRow="1" w:lastRow="0" w:firstColumn="1" w:lastColumn="0" w:noHBand="0" w:noVBand="1"/>
      </w:tblPr>
      <w:tblGrid>
        <w:gridCol w:w="3835"/>
        <w:gridCol w:w="2961"/>
        <w:gridCol w:w="2786"/>
      </w:tblGrid>
      <w:tr w:rsidR="005573E5" w:rsidRPr="00661E84" w:rsidTr="001906CC">
        <w:trPr>
          <w:trHeight w:val="300"/>
        </w:trPr>
        <w:tc>
          <w:tcPr>
            <w:tcW w:w="383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8610A" w:rsidP="00661E84">
            <w:pPr>
              <w:pStyle w:val="TableContents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b/>
                <w:bCs/>
                <w:lang w:val="en-GB"/>
              </w:rPr>
              <w:t>Late</w:t>
            </w:r>
            <w:r w:rsidR="005573E5" w:rsidRPr="00661E84">
              <w:rPr>
                <w:rFonts w:ascii="Arial" w:hAnsi="Arial" w:cs="Arial"/>
                <w:b/>
                <w:bCs/>
                <w:lang w:val="en-GB"/>
              </w:rPr>
              <w:t xml:space="preserve"> complications</w:t>
            </w:r>
          </w:p>
        </w:tc>
        <w:tc>
          <w:tcPr>
            <w:tcW w:w="2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lang w:val="en-GB"/>
              </w:rPr>
            </w:pPr>
            <w:r w:rsidRPr="00661E84">
              <w:rPr>
                <w:rFonts w:ascii="Arial" w:hAnsi="Arial" w:cs="Arial"/>
                <w:b/>
                <w:bCs/>
                <w:lang w:val="en-GB"/>
              </w:rPr>
              <w:t>3CO</w:t>
            </w:r>
          </w:p>
        </w:tc>
        <w:tc>
          <w:tcPr>
            <w:tcW w:w="278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lang w:val="en-GB"/>
              </w:rPr>
            </w:pPr>
            <w:r w:rsidRPr="00661E84">
              <w:rPr>
                <w:rFonts w:ascii="Arial" w:hAnsi="Arial" w:cs="Arial"/>
                <w:b/>
                <w:bCs/>
                <w:lang w:val="en-GB"/>
              </w:rPr>
              <w:t>Non-3CO</w:t>
            </w:r>
          </w:p>
        </w:tc>
      </w:tr>
      <w:tr w:rsidR="005573E5" w:rsidRPr="00661E84" w:rsidTr="001906CC">
        <w:trPr>
          <w:trHeight w:val="300"/>
        </w:trPr>
        <w:tc>
          <w:tcPr>
            <w:tcW w:w="383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Pseudoarthrosis</w:t>
            </w:r>
          </w:p>
        </w:tc>
        <w:tc>
          <w:tcPr>
            <w:tcW w:w="2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2.73% (1.96-3.77)</w:t>
            </w:r>
          </w:p>
        </w:tc>
        <w:tc>
          <w:tcPr>
            <w:tcW w:w="278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Uncommon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2.70% (1.98-3.65)</w:t>
            </w:r>
          </w:p>
        </w:tc>
      </w:tr>
      <w:tr w:rsidR="005573E5" w:rsidRPr="00661E84" w:rsidTr="001906CC">
        <w:trPr>
          <w:trHeight w:val="725"/>
        </w:trPr>
        <w:tc>
          <w:tcPr>
            <w:tcW w:w="383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Instrumentation/graft failure (breakage,</w:t>
            </w:r>
          </w:p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dislodgement, screw loosening, or</w:t>
            </w:r>
            <w:r w:rsidRPr="00661E84">
              <w:rPr>
                <w:rFonts w:ascii="Arial" w:eastAsia="Arial" w:hAnsi="Arial" w:cs="Arial"/>
                <w:sz w:val="20"/>
                <w:szCs w:val="20"/>
                <w:lang w:val="en-GB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resulting in sagittal/coronal</w:t>
            </w:r>
            <w:r w:rsidRPr="00661E84">
              <w:rPr>
                <w:rFonts w:ascii="Arial" w:eastAsia="Arial" w:hAnsi="Arial" w:cs="Arial"/>
                <w:sz w:val="20"/>
                <w:szCs w:val="20"/>
                <w:lang w:val="en-GB"/>
              </w:rPr>
              <w:t xml:space="preserve"> </w:t>
            </w: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decompensation)</w:t>
            </w:r>
          </w:p>
        </w:tc>
        <w:tc>
          <w:tcPr>
            <w:tcW w:w="2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1.72% (1.14-2.60)</w:t>
            </w:r>
          </w:p>
        </w:tc>
        <w:tc>
          <w:tcPr>
            <w:tcW w:w="278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1.76% (1.19-2.57)</w:t>
            </w:r>
          </w:p>
        </w:tc>
      </w:tr>
      <w:tr w:rsidR="005573E5" w:rsidRPr="00661E84" w:rsidTr="001906CC">
        <w:trPr>
          <w:trHeight w:val="365"/>
        </w:trPr>
        <w:tc>
          <w:tcPr>
            <w:tcW w:w="383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Proximal junctional kyphosis, especially</w:t>
            </w:r>
          </w:p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requiring extension</w:t>
            </w:r>
          </w:p>
        </w:tc>
        <w:tc>
          <w:tcPr>
            <w:tcW w:w="2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1.44% (0.91-2.26)</w:t>
            </w:r>
          </w:p>
        </w:tc>
        <w:tc>
          <w:tcPr>
            <w:tcW w:w="278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1.64% (1.10-2.43)</w:t>
            </w:r>
          </w:p>
        </w:tc>
      </w:tr>
      <w:tr w:rsidR="005573E5" w:rsidRPr="00661E84" w:rsidTr="001906CC">
        <w:trPr>
          <w:trHeight w:val="300"/>
        </w:trPr>
        <w:tc>
          <w:tcPr>
            <w:tcW w:w="383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Adjacent segment degeneration</w:t>
            </w:r>
          </w:p>
        </w:tc>
        <w:tc>
          <w:tcPr>
            <w:tcW w:w="2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43% (0.17-0.99)</w:t>
            </w:r>
          </w:p>
        </w:tc>
        <w:tc>
          <w:tcPr>
            <w:tcW w:w="278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1.51% (0.99-2.27)</w:t>
            </w:r>
          </w:p>
        </w:tc>
      </w:tr>
      <w:tr w:rsidR="005573E5" w:rsidRPr="00661E84" w:rsidTr="001906CC">
        <w:trPr>
          <w:trHeight w:val="300"/>
        </w:trPr>
        <w:tc>
          <w:tcPr>
            <w:tcW w:w="383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Vertebral compression  fracture</w:t>
            </w:r>
          </w:p>
        </w:tc>
        <w:tc>
          <w:tcPr>
            <w:tcW w:w="2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43% (0.17-0.99)</w:t>
            </w:r>
          </w:p>
        </w:tc>
        <w:tc>
          <w:tcPr>
            <w:tcW w:w="278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25% (0.08-0.69)</w:t>
            </w:r>
          </w:p>
        </w:tc>
      </w:tr>
      <w:tr w:rsidR="005573E5" w:rsidRPr="00661E84" w:rsidTr="001906CC">
        <w:trPr>
          <w:trHeight w:val="545"/>
        </w:trPr>
        <w:tc>
          <w:tcPr>
            <w:tcW w:w="383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Symptomatic screws/skin impingement/</w:t>
            </w:r>
          </w:p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prominent hardware/painful graft possibly</w:t>
            </w:r>
          </w:p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requiring removal</w:t>
            </w:r>
          </w:p>
        </w:tc>
        <w:tc>
          <w:tcPr>
            <w:tcW w:w="2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29% (0.09-0.79)</w:t>
            </w:r>
          </w:p>
        </w:tc>
        <w:tc>
          <w:tcPr>
            <w:tcW w:w="278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Ver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1.32% (0.84-2.05)</w:t>
            </w:r>
          </w:p>
        </w:tc>
      </w:tr>
      <w:tr w:rsidR="005573E5" w:rsidRPr="00661E84" w:rsidTr="001906CC">
        <w:trPr>
          <w:trHeight w:val="300"/>
        </w:trPr>
        <w:tc>
          <w:tcPr>
            <w:tcW w:w="383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Late deep infection</w:t>
            </w:r>
          </w:p>
        </w:tc>
        <w:tc>
          <w:tcPr>
            <w:tcW w:w="2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14% (0.02-0.57)</w:t>
            </w:r>
          </w:p>
        </w:tc>
        <w:tc>
          <w:tcPr>
            <w:tcW w:w="278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13% (0.02-0.51)</w:t>
            </w:r>
          </w:p>
        </w:tc>
      </w:tr>
      <w:tr w:rsidR="005573E5" w:rsidRPr="00661E84" w:rsidTr="001906CC">
        <w:trPr>
          <w:trHeight w:val="365"/>
        </w:trPr>
        <w:tc>
          <w:tcPr>
            <w:tcW w:w="383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Standard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Iliac stress fracture or sacroiliac joint</w:t>
            </w:r>
          </w:p>
          <w:p w:rsidR="005573E5" w:rsidRPr="00661E84" w:rsidRDefault="005573E5" w:rsidP="00661E84">
            <w:pPr>
              <w:pStyle w:val="Standard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degeneration</w:t>
            </w:r>
          </w:p>
        </w:tc>
        <w:tc>
          <w:tcPr>
            <w:tcW w:w="2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78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06% (0-0.40)</w:t>
            </w:r>
          </w:p>
        </w:tc>
      </w:tr>
      <w:tr w:rsidR="005573E5" w:rsidRPr="00661E84" w:rsidTr="001906CC">
        <w:trPr>
          <w:trHeight w:val="300"/>
        </w:trPr>
        <w:tc>
          <w:tcPr>
            <w:tcW w:w="383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Other fracture (eg, sacral, pelvic)</w:t>
            </w:r>
          </w:p>
        </w:tc>
        <w:tc>
          <w:tcPr>
            <w:tcW w:w="2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78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13% (0.02-0.51)</w:t>
            </w:r>
          </w:p>
        </w:tc>
      </w:tr>
      <w:tr w:rsidR="005573E5" w:rsidRPr="00661E84" w:rsidTr="001906CC">
        <w:trPr>
          <w:trHeight w:val="300"/>
        </w:trPr>
        <w:tc>
          <w:tcPr>
            <w:tcW w:w="383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661E84">
            <w:pPr>
              <w:pStyle w:val="TableContents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 Unspecified revision</w:t>
            </w:r>
          </w:p>
        </w:tc>
        <w:tc>
          <w:tcPr>
            <w:tcW w:w="2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78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 xml:space="preserve">Extremely uncommon </w:t>
            </w:r>
          </w:p>
          <w:p w:rsidR="005573E5" w:rsidRPr="00661E84" w:rsidRDefault="005573E5" w:rsidP="005573E5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61E84">
              <w:rPr>
                <w:rFonts w:ascii="Arial" w:hAnsi="Arial" w:cs="Arial"/>
                <w:sz w:val="20"/>
                <w:szCs w:val="20"/>
                <w:lang w:val="en-GB"/>
              </w:rPr>
              <w:t>0.13% (0.02-0.51)</w:t>
            </w:r>
          </w:p>
        </w:tc>
      </w:tr>
    </w:tbl>
    <w:p w:rsidR="007A4D28" w:rsidRDefault="007A4D28" w:rsidP="007A4D28">
      <w:pPr>
        <w:spacing w:after="0" w:line="240" w:lineRule="auto"/>
        <w:rPr>
          <w:rFonts w:ascii="Arial" w:eastAsia="Arial Unicode MS" w:hAnsi="Arial" w:cs="Arial"/>
        </w:rPr>
      </w:pPr>
    </w:p>
    <w:p w:rsidR="007A4D28" w:rsidRDefault="007A4D28">
      <w:pPr>
        <w:spacing w:after="0" w:line="240" w:lineRule="auto"/>
        <w:rPr>
          <w:rFonts w:ascii="Arial" w:eastAsia="Arial Unicode MS" w:hAnsi="Arial" w:cs="Arial"/>
        </w:rPr>
      </w:pPr>
      <w:r>
        <w:rPr>
          <w:rFonts w:ascii="Arial" w:eastAsia="Arial Unicode MS" w:hAnsi="Arial" w:cs="Arial"/>
        </w:rPr>
        <w:br w:type="page"/>
      </w:r>
    </w:p>
    <w:p w:rsidR="00AF4920" w:rsidRPr="007A4D28" w:rsidRDefault="00AF4920" w:rsidP="007A4D28">
      <w:pPr>
        <w:spacing w:after="0" w:line="240" w:lineRule="auto"/>
        <w:rPr>
          <w:rFonts w:ascii="Arial" w:eastAsia="Arial Unicode MS" w:hAnsi="Arial" w:cs="Arial"/>
        </w:rPr>
      </w:pPr>
      <w:r w:rsidRPr="00AF4920">
        <w:rPr>
          <w:rFonts w:ascii="Arial" w:eastAsia="Arial Unicode MS" w:hAnsi="Arial" w:cs="Arial"/>
          <w:b/>
        </w:rPr>
        <w:t xml:space="preserve">Appendix III. </w:t>
      </w:r>
      <w:r>
        <w:rPr>
          <w:rFonts w:ascii="Arial" w:eastAsia="Arial Unicode MS" w:hAnsi="Arial" w:cs="Arial"/>
          <w:b/>
        </w:rPr>
        <w:t>Summary of s</w:t>
      </w:r>
      <w:r w:rsidRPr="00AF4920">
        <w:rPr>
          <w:rFonts w:ascii="Arial" w:eastAsia="Arial Unicode MS" w:hAnsi="Arial" w:cs="Arial"/>
          <w:b/>
        </w:rPr>
        <w:t>ource articles</w:t>
      </w:r>
      <w:r>
        <w:rPr>
          <w:rFonts w:ascii="Arial" w:eastAsia="Arial Unicode MS" w:hAnsi="Arial" w:cs="Arial"/>
          <w:b/>
        </w:rPr>
        <w:t>.</w:t>
      </w:r>
    </w:p>
    <w:tbl>
      <w:tblPr>
        <w:tblStyle w:val="TableNormal2"/>
        <w:tblpPr w:leftFromText="141" w:rightFromText="141" w:vertAnchor="text" w:horzAnchor="margin" w:tblpXSpec="center" w:tblpY="-1132"/>
        <w:tblW w:w="16395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F81BD"/>
        <w:tblLayout w:type="fixed"/>
        <w:tblLook w:val="04A0" w:firstRow="1" w:lastRow="0" w:firstColumn="1" w:lastColumn="0" w:noHBand="0" w:noVBand="1"/>
      </w:tblPr>
      <w:tblGrid>
        <w:gridCol w:w="1525"/>
        <w:gridCol w:w="695"/>
        <w:gridCol w:w="910"/>
        <w:gridCol w:w="933"/>
        <w:gridCol w:w="715"/>
        <w:gridCol w:w="1269"/>
        <w:gridCol w:w="992"/>
        <w:gridCol w:w="1060"/>
        <w:gridCol w:w="1208"/>
        <w:gridCol w:w="1134"/>
        <w:gridCol w:w="1418"/>
        <w:gridCol w:w="1446"/>
        <w:gridCol w:w="1224"/>
        <w:gridCol w:w="870"/>
        <w:gridCol w:w="996"/>
      </w:tblGrid>
      <w:tr w:rsidR="007A4D28" w:rsidRPr="00682CCD" w:rsidTr="00DA196A">
        <w:trPr>
          <w:trHeight w:val="1197"/>
          <w:tblHeader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Authors and year</w:t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L</w:t>
            </w:r>
            <w:r w:rsidRPr="00682CCD">
              <w:rPr>
                <w:rFonts w:ascii="Arial" w:hAnsi="Arial" w:cs="Arial"/>
                <w:b/>
                <w:bCs/>
                <w:sz w:val="20"/>
                <w:szCs w:val="20"/>
                <w:lang w:val="it-IT"/>
              </w:rPr>
              <w:t>OE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Study design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Patients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(*)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Surgery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Etyology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Deformity plane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Mean age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Mean FU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(years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EBL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(ml)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Mean N° fused level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Operative Time (min)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N°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compl.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b/>
                <w:bCs/>
                <w:sz w:val="20"/>
                <w:szCs w:val="20"/>
              </w:rPr>
              <w:t>C.R.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Acosta FL et al. 2011.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Y29zdGE8L0F1dGhvcj48WWVhcj4yMDExPC9ZZWFyPjxS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Y29zdGE8L0F1dGhvcj48WWVhcj4yMDExPC9ZZWFyPjxS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15" w:tooltip="Acosta, 2011 #583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1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6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10 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, AS, 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7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682CCD">
              <w:rPr>
                <w:rFonts w:ascii="Arial" w:hAnsi="Arial" w:cs="Arial"/>
                <w:sz w:val="20"/>
                <w:szCs w:val="20"/>
              </w:rPr>
              <w:t>±2.0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4 ±1.4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±3.8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15±253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5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6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nand N e al. 2010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BbmFuZDwvQXV0aG9yPjxZZWFyPjIwMTA8L1llYXI+PFJl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BbmFuZDwvQXV0aG9yPjxZZWFyPjIwMTA8L1llYXI+PFJl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29" w:tooltip="Anand, 2010 #671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29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8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S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LIF / AxiaLIF + P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7.7 (22-81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41 + 231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,8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 (3-8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32+248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82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nand N e al. 2013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BbmFuZDwvQXV0aG9yPjxZZWFyPjIwMTM8L1llYXI+PFJl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BbmFuZDwvQXV0aG9yPjxZZWFyPjIwMTM8L1llYXI+PFJl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28" w:tooltip="Anand, 2013 #672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2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6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S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LIF / AxiaLIF + P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, P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4 (24-60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.3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5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12 / 314 + 357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237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nand N e al. 2014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BbmFuZDwvQXV0aG9yPjxZZWFyPjIwMTQ8L1llYXI+PFJl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BbmFuZDwvQXV0aG9yPjxZZWFyPjIwMTQ8L1llYXI+PFJl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26" w:tooltip="Anand, 2014 #673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2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S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LIF/ AxiaLIF + P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, P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7 (22-81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6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.6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-15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9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nand N e al. 2014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&lt;EndNote&gt;&lt;Cite&gt;&lt;Author&gt;Anand&lt;/Author&gt;&lt;Year&gt;2014&lt;/Year&gt;&lt;RecNum&gt;674&lt;/RecNum&gt;&lt;DisplayText&gt;[27]&lt;/DisplayText&gt;&lt;record&gt;&lt;rec-number&gt;674&lt;/rec-number&gt;&lt;foreign-keys&gt;&lt;key app="EN" db-id="s95swvxz0fasv6ezfxiv2falvdz9vswzxax0" timestamp="1486023550"&gt;674&lt;/key&gt;&lt;/foreign-keys&gt;&lt;ref-type name="Journal Article"&gt;17&lt;/ref-type&gt;&lt;contributors&gt;&lt;authors&gt;&lt;author&gt;Anand, N.&lt;/author&gt;&lt;author&gt;Baron, E. M.&lt;/author&gt;&lt;author&gt;Khandehroo, B.&lt;/author&gt;&lt;/authors&gt;&lt;/contributors&gt;&lt;auth-address&gt;Departments of Surgery and.&lt;/auth-address&gt;&lt;titles&gt;&lt;title&gt;Limitations and ceiling effects with circumferential minimally invasive correction techniques for adult scoliosis: analysis of radiological outcomes over a 7-year experience&lt;/title&gt;&lt;secondary-title&gt;Neurosurg Focus&lt;/secondary-title&gt;&lt;alt-title&gt;Neurosurgical focus&lt;/alt-title&gt;&lt;/titles&gt;&lt;periodical&gt;&lt;full-title&gt;Neurosurg Focus&lt;/full-title&gt;&lt;abbr-1&gt;Neurosurgical focus&lt;/abbr-1&gt;&lt;/periodical&gt;&lt;alt-periodical&gt;&lt;full-title&gt;Neurosurg Focus&lt;/full-title&gt;&lt;abbr-1&gt;Neurosurgical focus&lt;/abbr-1&gt;&lt;/alt-periodical&gt;&lt;pages&gt;E14&lt;/pages&gt;&lt;volume&gt;36&lt;/volume&gt;&lt;number&gt;5&lt;/number&gt;&lt;keywords&gt;&lt;keyword&gt;Adult&lt;/keyword&gt;&lt;keyword&gt;Aged&lt;/keyword&gt;&lt;keyword&gt;Aged, 80 and over&lt;/keyword&gt;&lt;keyword&gt;Female&lt;/keyword&gt;&lt;keyword&gt;Follow-Up Studies&lt;/keyword&gt;&lt;keyword&gt;Humans&lt;/keyword&gt;&lt;keyword&gt;Lordosis/*surgery&lt;/keyword&gt;&lt;keyword&gt;Male&lt;/keyword&gt;&lt;keyword&gt;Middle Aged&lt;/keyword&gt;&lt;keyword&gt;*Minimally Invasive Surgical Procedures&lt;/keyword&gt;&lt;keyword&gt;Scoliosis/*surgery&lt;/keyword&gt;&lt;keyword&gt;Spinal Fusion/methods&lt;/keyword&gt;&lt;keyword&gt;Treatment Outcome&lt;/keyword&gt;&lt;keyword&gt;Young Adult&lt;/keyword&gt;&lt;/keywords&gt;&lt;dates&gt;&lt;year&gt;2014&lt;/year&gt;&lt;pub-dates&gt;&lt;date&gt;May&lt;/date&gt;&lt;/pub-dates&gt;&lt;/dates&gt;&lt;isbn&gt;1092-0684 (Electronic)&amp;#xD;1092-0684 (Linking)&lt;/isbn&gt;&lt;accession-num&gt;24785479&lt;/accession-num&gt;&lt;urls&gt;&lt;related-urls&gt;&lt;url&gt;http://www.ncbi.nlm.nih.gov/pubmed/24785479&lt;/url&gt;&lt;/related-urls&gt;&lt;/urls&gt;&lt;electronic-resource-num&gt;10.3171/2014.3.FOCUS13585&lt;/electronic-resource-num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27" w:tooltip="Anand, 2014 #674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27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S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LIF / AxiaLIF + P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1 (20-85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6.4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13 / 763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 (4-15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416.5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6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run R et al. 2011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BcnVuPC9BdXRob3I+PFllYXI+MjAxMTwvWWVhcj48UmVj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BcnVuPC9BdXRob3I+PFllYXI+MjAxMTwvWWVhcj48UmVj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32" w:tooltip="Arun, 2011 #584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3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1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12 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4.7 (40-74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10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20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40-540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52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Berven SH et al. 2007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ZXJ2ZW48L0F1dGhvcj48WWVhcj4yMDA3PC9ZZWFyPjxS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ZXJ2ZW48L0F1dGhvcj48WWVhcj4yMDA3PC9ZZWFyPjxS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33" w:tooltip="Berven, 2007 #585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3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8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, A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64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0-82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.6 (3.3-4.9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4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6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Bess S et al. 2007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ZXNzPC9BdXRob3I+PFllYXI+MjAwNzwvWWVhcj48UmVj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ZXNzPC9BdXRob3I+PFllYXI+MjAwNzwvWWVhcj48UmVj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34" w:tooltip="Bess, 2007 #587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34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6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, PS, PT, Cong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9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0-78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.6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9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&gt; 12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1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Bess S et al. 2013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XNzPC9BdXRob3I+PFllYXI+MjAxMzwvWWVhcj48UmVj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XNzPC9BdXRob3I+PFllYXI+MjAxMzwvWWVhcj48UmVj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35" w:tooltip="Bess, 2013 #588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3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79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7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4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04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09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Bezer M. et al. 2007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ZXplcjwvQXV0aG9yPjxZZWFyPjIwMDc8L1llYXI+PFJl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ZXplcjwvQXV0aG9yPjxZZWFyPjIwMDc8L1llYXI+PFJl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36" w:tooltip="Bezer, 2007 #589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3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nf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1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7-65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9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6-12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780 (830-63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Bhagat S.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e</w:t>
            </w:r>
            <w:r w:rsidRPr="00682CCD">
              <w:rPr>
                <w:rFonts w:ascii="Arial" w:hAnsi="Arial" w:cs="Arial"/>
                <w:sz w:val="20"/>
                <w:szCs w:val="20"/>
              </w:rPr>
              <w:t>t al. 2013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aGFnYXQ8L0F1dGhvcj48WWVhcj4yMDEzPC9ZZWFyPjxS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aGFnYXQ8L0F1dGhvcj48WWVhcj4yMDEzPC9ZZWFyPjxS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16" w:tooltip="Bhagat, 2013 #590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1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8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8 PSO, 2 VCR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64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1-86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 (2-5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.8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 (4-23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7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56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Boachie-Adjei O et al. 2006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b2FjaGllLUFkamVpPC9BdXRob3I+PFllYXI+MjAwNjwv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b2FjaGllLUFkamVpPC9BdXRob3I+PFllYXI+MjAwNjwv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37" w:tooltip="Boachie-Adjei, 2006 #591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37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7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S, PT, AS, Deg, Cong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8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1-74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8.2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700 (420-67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04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80-480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71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Boachie-Adjei O et al. 2007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&lt;EndNote&gt;&lt;Cite&gt;&lt;Author&gt;Boachie-Adjei&lt;/Author&gt;&lt;Year&gt;2007&lt;/Year&gt;&lt;RecNum&gt;592&lt;/RecNum&gt;&lt;DisplayText&gt;[38]&lt;/DisplayText&gt;&lt;record&gt;&lt;rec-number&gt;592&lt;/rec-number&gt;&lt;foreign-keys&gt;&lt;key app="EN" db-id="s95swvxz0fasv6ezfxiv2falvdz9vswzxax0" timestamp="1486012838"&gt;592&lt;/key&gt;&lt;/foreign-keys&gt;&lt;ref-type name="Journal Article"&gt;17&lt;/ref-type&gt;&lt;contributors&gt;&lt;authors&gt;&lt;author&gt;Boachie-Adjei, O.&lt;/author&gt;&lt;author&gt;Charles, G.&lt;/author&gt;&lt;author&gt;Cunningham, M. E.&lt;/author&gt;&lt;/authors&gt;&lt;/contributors&gt;&lt;auth-address&gt;Hospital for Special Surgery, 535 East 70th Street, New York, NY 10021, USA. Boachie@HSS.edu&lt;/auth-address&gt;&lt;titles&gt;&lt;title&gt;Partially overlapping limited anterior and posterior instrumentation for adult thoracolumbar and lumbar scoliosis: a description of novel spinal instrumentation, &amp;quot;the hybrid technique&amp;quot;&lt;/title&gt;&lt;secondary-title&gt;HSS J&lt;/secondary-title&gt;&lt;alt-title&gt;HSS journal : the musculoskeletal journal of Hospital for Special Surgery&lt;/alt-title&gt;&lt;/titles&gt;&lt;periodical&gt;&lt;full-title&gt;HSS J&lt;/full-title&gt;&lt;abbr-1&gt;HSS journal : the musculoskeletal journal of Hospital for Special Surgery&lt;/abbr-1&gt;&lt;/periodical&gt;&lt;alt-periodical&gt;&lt;full-title&gt;HSS J&lt;/full-title&gt;&lt;abbr-1&gt;HSS journal : the musculoskeletal journal of Hospital for Special Surgery&lt;/abbr-1&gt;&lt;/alt-periodical&gt;&lt;pages&gt;93-8&lt;/pages&gt;&lt;volume&gt;3&lt;/volume&gt;&lt;number&gt;1&lt;/number&gt;&lt;dates&gt;&lt;year&gt;2007&lt;/year&gt;&lt;pub-dates&gt;&lt;date&gt;Feb&lt;/date&gt;&lt;/pub-dates&gt;&lt;/dates&gt;&lt;isbn&gt;1556-3316 (Print)&amp;#xD;1556-3316 (Linking)&lt;/isbn&gt;&lt;accession-num&gt;18751777&lt;/accession-num&gt;&lt;urls&gt;&lt;related-urls&gt;&lt;url&gt;http://www.ncbi.nlm.nih.gov/pubmed/18751777&lt;/url&gt;&lt;/related-urls&gt;&lt;/urls&gt;&lt;custom2&gt;2504101&lt;/custom2&gt;&lt;electronic-resource-num&gt;10.1007/s11420-006-9038-8&lt;/electronic-resource-num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38" w:tooltip="Boachie-Adjei, 2007 #592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3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A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0.6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.2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.2-8.5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Bourghli A et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a</w:t>
            </w:r>
            <w:r w:rsidRPr="00682CCD">
              <w:rPr>
                <w:rFonts w:ascii="Arial" w:hAnsi="Arial" w:cs="Arial"/>
                <w:sz w:val="20"/>
                <w:szCs w:val="20"/>
              </w:rPr>
              <w:t>l. 201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b3VyZ2hsaTwvQXV0aG9yPjxZZWFyPjIwMTU8L1llYXI+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b3VyZ2hsaTwvQXV0aG9yPjxZZWFyPjIwMTU8L1llYXI+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39" w:tooltip="Bourghli, 2015 #593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39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COW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T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6.6±7.5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6±0.4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90 (1000-21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55 (210-360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0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Bridwell KH et al. 2009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cmlkd2VsbDwvQXV0aG9yPjxZZWFyPjIwMDk8L1llYXI+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cmlkd2VsbDwvQXV0aG9yPjxZZWFyPjIwMDk8L1llYXI+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40" w:tooltip="Bridwell, 2009 #594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40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 matched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85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0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&gt;2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1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6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Brodano GB et al. 2013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YXJiYW50aSBCcm9kYW5vPC9BdXRob3I+PFllYXI+MjAx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CYXJiYW50aSBCcm9kYW5vPC9BdXRob3I+PFllYXI+MjAx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41" w:tooltip="Barbanti Brodano, 2013 #595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4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1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5.3 (40-74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5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.3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75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Buchowski JM et al. 2007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dWNob3dza2k8L0F1dGhvcj48WWVhcj4yMDA3PC9ZZWFy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dWNob3dza2k8L0F1dGhvcj48WWVhcj4yMDA3PC9ZZWFy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2" w:tooltip="Buchowski, 2007 #596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4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8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2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, Deg, PT, PS, AS, Cong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4.8 ± 14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1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aputo AM et al. 2013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YXB1dG88L0F1dGhvcj48WWVhcj4yMDEzPC9ZZWFyPjxS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YXB1dG88L0F1dGhvcj48WWVhcj4yMDEzPC9ZZWFyPjxS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43" w:tooltip="Caputo, 2013 #675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4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5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brid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LLIF + PSF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1 ALIF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5.9 (53-76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9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6.3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-9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hang CW et al. 200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FuZzwvQXV0aG9yPjxZZWFyPjIwMDU8L1llYXI+PFJl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FuZzwvQXV0aG9yPjxZZWFyPjIwMDU8L1llYXI+PFJl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44" w:tooltip="Chang, 2005 #599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44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6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AL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st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1.5 (65-81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.2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.1-6.1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17 (310-963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13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05-186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08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Ch</w:t>
            </w:r>
            <w:r w:rsidRPr="00682CCD">
              <w:rPr>
                <w:rFonts w:ascii="Arial" w:hAnsi="Arial" w:cs="Arial"/>
                <w:sz w:val="20"/>
                <w:szCs w:val="20"/>
              </w:rPr>
              <w:t>ang CW et al. 200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FuZzwvQXV0aG9yPjxZZWFyPjIwMDU8L1llYXI+PFJl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FuZzwvQXV0aG9yPjxZZWFyPjIwMDU8L1llYXI+PFJl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45" w:tooltip="Chang, 2005 #616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4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1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4.8 (17-55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.1-5.3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0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915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8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18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17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hang KW et al. 2008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FuZzwvQXV0aG9yPjxZZWFyPjIwMDg8L1llYXI+PFJl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FuZzwvQXV0aG9yPjxZZWFyPjIwMDg8L1llYXI+PFJl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46" w:tooltip="Chang, 2008 #598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4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83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5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COW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S, PT, AS, Deg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6.1 (52-76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5 (2-5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340 (2519-716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4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91-313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5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54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harosky S et al. 2012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Fyb3NreTwvQXV0aG9yPjxZZWFyPjIwMTI8L1llYXI+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Fyb3NreTwvQXV0aG9yPjxZZWFyPjIwMTI8L1llYXI+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8" w:tooltip="Charosky, 2012 #600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06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 , A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27 PSO)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63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50-83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.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-2.5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75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5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hen Z et al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.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2011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VuPC9BdXRob3I+PFllYXI+MjAxMTwvWWVhcj48UmVj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y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VuPC9BdXRob3I+PFllYXI+MjAxMTwvWWVhcj48UmVj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y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47" w:tooltip="Chen, 2011 #601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47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1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 , A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2.9 ± 12.2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80.6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.2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30.6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8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8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ho KJ et al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.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200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&lt;EndNote&gt;&lt;Cite&gt;&lt;Author&gt;Cho&lt;/Author&gt;&lt;Year&gt;2005&lt;/Year&gt;&lt;RecNum&gt;602&lt;/RecNum&gt;&lt;DisplayText&gt;[48]&lt;/DisplayText&gt;&lt;record&gt;&lt;rec-number&gt;602&lt;/rec-number&gt;&lt;foreign-keys&gt;&lt;key app="EN" db-id="s95swvxz0fasv6ezfxiv2falvdz9vswzxax0" timestamp="1486014442"&gt;602&lt;/key&gt;&lt;/foreign-keys&gt;&lt;ref-type name="Journal Article"&gt;17&lt;/ref-type&gt;&lt;contributors&gt;&lt;authors&gt;&lt;author&gt;Cho, K. J.&lt;/author&gt;&lt;author&gt;Bridwell, K. H.&lt;/author&gt;&lt;author&gt;Lenke, L. G.&lt;/author&gt;&lt;author&gt;Berra, A.&lt;/author&gt;&lt;author&gt;Baldus, C.&lt;/author&gt;&lt;/authors&gt;&lt;/contributors&gt;&lt;auth-address&gt;Inha University, Incheon, Korea.&lt;/auth-address&gt;&lt;titles&gt;&lt;title&gt;Comparison of Smith-Petersen versus pedicle subtraction osteotomy for the correction of fixed sagittal imbalance&lt;/title&gt;&lt;secondary-title&gt;Spine (Phila Pa 1976)&lt;/secondary-title&gt;&lt;alt-title&gt;Spine&lt;/alt-title&gt;&lt;/titles&gt;&lt;periodical&gt;&lt;full-title&gt;Spine (Phila Pa 1976)&lt;/full-title&gt;&lt;abbr-1&gt;Spine&lt;/abbr-1&gt;&lt;/periodical&gt;&lt;alt-periodical&gt;&lt;full-title&gt;Spine (Phila Pa 1976)&lt;/full-title&gt;&lt;abbr-1&gt;Spine&lt;/abbr-1&gt;&lt;/alt-periodical&gt;&lt;pages&gt;2030-7; discussion 2038&lt;/pages&gt;&lt;volume&gt;30&lt;/volume&gt;&lt;number&gt;18&lt;/number&gt;&lt;keywords&gt;&lt;keyword&gt;Adult&lt;/keyword&gt;&lt;keyword&gt;Aged&lt;/keyword&gt;&lt;keyword&gt;Blood Loss, Surgical&lt;/keyword&gt;&lt;keyword&gt;Female&lt;/keyword&gt;&lt;keyword&gt;Humans&lt;/keyword&gt;&lt;keyword&gt;Kyphosis/*diagnostic imaging/*surgery&lt;/keyword&gt;&lt;keyword&gt;Male&lt;/keyword&gt;&lt;keyword&gt;Middle Aged&lt;/keyword&gt;&lt;keyword&gt;Orthopedics/*methods&lt;/keyword&gt;&lt;keyword&gt;Osteotomy/adverse effects/*methods&lt;/keyword&gt;&lt;keyword&gt;Pseudarthrosis/etiology&lt;/keyword&gt;&lt;keyword&gt;Radiography&lt;/keyword&gt;&lt;keyword&gt;Retrospective Studies&lt;/keyword&gt;&lt;keyword&gt;Spinal Fusion&lt;/keyword&gt;&lt;keyword&gt;Surgical Wound Infection/etiology&lt;/keyword&gt;&lt;keyword&gt;Time Factors&lt;/keyword&gt;&lt;keyword&gt;Treatment Outcome&lt;/keyword&gt;&lt;/keywords&gt;&lt;dates&gt;&lt;year&gt;2005&lt;/year&gt;&lt;pub-dates&gt;&lt;date&gt;Sep 15&lt;/date&gt;&lt;/pub-dates&gt;&lt;/dates&gt;&lt;isbn&gt;1528-1159 (Electronic)&amp;#xD;0362-2436 (Linking)&lt;/isbn&gt;&lt;accession-num&gt;16166890&lt;/accession-num&gt;&lt;urls&gt;&lt;related-urls&gt;&lt;url&gt;http://www.ncbi.nlm.nih.gov/pubmed/16166890&lt;/url&gt;&lt;/related-urls&gt;&lt;/urls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48" w:tooltip="Cho, 2005 #602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4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, A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1 PS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0 Non-3CO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, PS, PT, AS, Deg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4.5 ± 11.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0.1 ± 11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,6 ±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8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8 ± 1.48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617</w:t>
            </w:r>
          </w:p>
          <w:p w:rsidR="007A4D28" w:rsidRPr="00682CCD" w:rsidRDefault="007A4D28" w:rsidP="00DA196A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95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2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80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59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ho KJ et al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.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2007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88L0F1dGhvcj48WWVhcj4yMDA3PC9ZZWFyPjxSZWNO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88L0F1dGhvcj48WWVhcj4yMDA3PC9ZZWFyPjxSZWNO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9" w:tooltip="Cho, 2007 #603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49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7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6.6 ± 5.5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8 ± 1.7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106 ± 1083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.7±2.2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97.4 ± 60.7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2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68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ho KJ et al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.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2008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88L0F1dGhvcj48WWVhcj4yMDA4PC9ZZWFyPjxSZWNO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88L0F1dGhvcj48WWVhcj4yMDA4PC9ZZWFyPjxSZWNO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50" w:tooltip="Cho, 2008 #604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50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5.5 ± 5.1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.3 ± 1.9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245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.8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10.5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3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66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ho SK et al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.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2012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88L0F1dGhvcj48WWVhcj4yMDEyPC9ZZWFyPjxSZWNO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DaG88L0F1dGhvcj48WWVhcj4yMDEyPC9ZZWFyPjxSZWNO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20" w:tooltip="Cho, 2012 #606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20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50 (124)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39 PSO, 6 VCR)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1.4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6 ± 1.4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236.5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.4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35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28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51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ho SK et al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.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2012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88L0F1dGhvcj48WWVhcj4yMDEyPC9ZZWFyPjxSZWNO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88L0F1dGhvcj48WWVhcj4yMDEyPC9ZZWFyPjxSZWNO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51" w:tooltip="Cho, 2012 #607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5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66)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42 PSO, 2 VCR)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, PS, PT, AS, Deg, Cong, U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3.8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.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7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≥6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24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0.75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Daubs MD et al. 2007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EYXViczwvQXV0aG9yPjxZZWFyPjIwMDc8L1llYXI+PFJl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EYXViczwvQXV0aG9yPjxZZWFyPjIwMDc8L1llYXI+PFJl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21" w:tooltip="Daubs, 2007 #608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2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6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 P, A/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19 PSO)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ong, U,  Sc, AS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6.8 ± 6.2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.2 ± 2.5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056 ± 1336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9.1 ±3.2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05 ± 213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4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96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Deukmedjian  AR et al. 2013</w:t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ZXVrbWVkamlhbjwvQXV0aG9yPjxZZWFyPjIwMTI8L1ll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ZXVrbWVkamlhbjwvQXV0aG9yPjxZZWFyPjIwMTI8L1ll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[</w:t>
            </w:r>
            <w:hyperlink w:anchor="_ENREF_52" w:tooltip="Deukmedjian, 2012 #676" w:history="1">
              <w:r>
                <w:rPr>
                  <w:rFonts w:ascii="Arial" w:hAnsi="Arial" w:cs="Arial"/>
                  <w:noProof/>
                  <w:sz w:val="20"/>
                  <w:szCs w:val="20"/>
                  <w:lang w:val="en-US"/>
                </w:rPr>
                <w:t>5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7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brid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LIF / ACR+ PSF / O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1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5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5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D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e</w:t>
            </w:r>
            <w:r w:rsidRPr="00682CCD">
              <w:rPr>
                <w:rFonts w:ascii="Arial" w:hAnsi="Arial" w:cs="Arial"/>
                <w:sz w:val="20"/>
                <w:szCs w:val="20"/>
              </w:rPr>
              <w:t>viren V et al. 2008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&lt;EndNote&gt;&lt;Cite&gt;&lt;Author&gt;Deviren&lt;/Author&gt;&lt;Year&gt;2008&lt;/Year&gt;&lt;RecNum&gt;609&lt;/RecNum&gt;&lt;DisplayText&gt;[53]&lt;/DisplayText&gt;&lt;record&gt;&lt;rec-number&gt;609&lt;/rec-number&gt;&lt;foreign-keys&gt;&lt;key app="EN" db-id="s95swvxz0fasv6ezfxiv2falvdz9vswzxax0" timestamp="1486015808"&gt;609&lt;/key&gt;&lt;/foreign-keys&gt;&lt;ref-type name="Journal Article"&gt;17&lt;/ref-type&gt;&lt;contributors&gt;&lt;authors&gt;&lt;author&gt;Deviren, V.&lt;/author&gt;&lt;author&gt;Patel, V. V.&lt;/author&gt;&lt;author&gt;Metz, L. N.&lt;/author&gt;&lt;author&gt;Berven, S. H.&lt;/author&gt;&lt;author&gt;Hu, S. H.&lt;/author&gt;&lt;author&gt;Bradford, D. S.&lt;/author&gt;&lt;/authors&gt;&lt;/contributors&gt;&lt;auth-address&gt;Department of Orthopaedic Surgery, University of California, San Francisco, CA 94143, USA. devirenv@orthosurg.ucsf.edu&lt;/auth-address&gt;&lt;titles&gt;&lt;title&gt;Anterior arthrodesis with instrumentation for thoracolumbar scoliosis: comparison of efficacy in adults and adolescents&lt;/title&gt;&lt;secondary-title&gt;Spine (Phila Pa 1976)&lt;/secondary-title&gt;&lt;alt-title&gt;Spine&lt;/alt-title&gt;&lt;/titles&gt;&lt;periodical&gt;&lt;full-title&gt;Spine (Phila Pa 1976)&lt;/full-title&gt;&lt;abbr-1&gt;Spine&lt;/abbr-1&gt;&lt;/periodical&gt;&lt;alt-periodical&gt;&lt;full-title&gt;Spine (Phila Pa 1976)&lt;/full-title&gt;&lt;abbr-1&gt;Spine&lt;/abbr-1&gt;&lt;/alt-periodical&gt;&lt;pages&gt;1219-23&lt;/pages&gt;&lt;volume&gt;33&lt;/volume&gt;&lt;number&gt;11&lt;/number&gt;&lt;keywords&gt;&lt;keyword&gt;Adolescent&lt;/keyword&gt;&lt;keyword&gt;Adult&lt;/keyword&gt;&lt;keyword&gt;Arthrodesis/*instrumentation/methods&lt;/keyword&gt;&lt;keyword&gt;Female&lt;/keyword&gt;&lt;keyword&gt;Humans&lt;/keyword&gt;&lt;keyword&gt;Lumbar Vertebrae/diagnostic imaging/*surgery&lt;/keyword&gt;&lt;keyword&gt;Male&lt;/keyword&gt;&lt;keyword&gt;Middle Aged&lt;/keyword&gt;&lt;keyword&gt;Radiography&lt;/keyword&gt;&lt;keyword&gt;Retrospective Studies&lt;/keyword&gt;&lt;keyword&gt;Scoliosis/diagnostic imaging/*surgery&lt;/keyword&gt;&lt;keyword&gt;Thoracic Vertebrae/diagnostic imaging/*surgery&lt;/keyword&gt;&lt;/keywords&gt;&lt;dates&gt;&lt;year&gt;2008&lt;/year&gt;&lt;pub-dates&gt;&lt;date&gt;May 15&lt;/date&gt;&lt;/pub-dates&gt;&lt;/dates&gt;&lt;isbn&gt;1528-1159 (Electronic)&amp;#xD;0362-2436 (Linking)&lt;/isbn&gt;&lt;accession-num&gt;18469695&lt;/accession-num&gt;&lt;urls&gt;&lt;related-urls&gt;&lt;url&gt;http://www.ncbi.nlm.nih.gov/pubmed/18469695&lt;/url&gt;&lt;/related-urls&gt;&lt;/urls&gt;&lt;electronic-resource-num&gt;10.1097/BRS.0b013e318170fce0&lt;/electronic-resource-num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53" w:tooltip="Deviren, 2008 #609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5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A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7.5 (25-59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9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0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2117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El-Sharkavwi MM et al. 2001</w:t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FbC1TaGFya2F3aTwvQXV0aG9yPjxZZWFyPjIwMTE8L1ll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FbC1TaGFya2F3aTwvQXV0aG9yPjxZZWFyPjIwMTE8L1ll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[</w:t>
            </w:r>
            <w:hyperlink w:anchor="_ENREF_54" w:tooltip="El-Sharkawi, 2011 #611" w:history="1">
              <w:r>
                <w:rPr>
                  <w:rFonts w:ascii="Arial" w:hAnsi="Arial" w:cs="Arial"/>
                  <w:noProof/>
                  <w:sz w:val="20"/>
                  <w:szCs w:val="20"/>
                  <w:lang w:val="en-US"/>
                </w:rPr>
                <w:t>54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3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Open:  P, A 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ACP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T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5.6 ± 9.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4.2 ± 9.9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89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89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71.6±544.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07.4±366.2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5.3 ± 46.7</w:t>
            </w:r>
          </w:p>
          <w:p w:rsidR="007A4D28" w:rsidRPr="00682CCD" w:rsidRDefault="007A4D28" w:rsidP="00DA196A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49.2 ± 30.2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09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Finocchiaro FM et al. 2012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GaW5vY2NoaWFybzwvQXV0aG9yPjxZZWFyPjIwMTI8L1ll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GaW5vY2NoaWFybzwvQXV0aG9yPjxZZWFyPjIwMTI8L1ll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55" w:tooltip="Finocchiaro, 2012 #612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5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0)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16 PSO)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Deg, Sc, PS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9±8.3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6.4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-10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7"/>
        </w:trPr>
        <w:tc>
          <w:tcPr>
            <w:tcW w:w="152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Fu L et al. 2014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GdTwvQXV0aG9yPjxZZWFyPjIwMTQ8L1llYXI+PFJlY051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GdTwvQXV0aG9yPjxZZWFyPjIwMTQ8L1llYXI+PFJlY051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56" w:tooltip="Fu, 2014 #613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5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8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1)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8.6 ± 8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&gt;2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.5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93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11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17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Gavaskar AS et al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.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2011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avaskar&lt;/Author&gt;&lt;Year&gt;2011&lt;/Year&gt;&lt;RecNum&gt;614&lt;/RecNum&gt;&lt;DisplayText&gt;[57]&lt;/DisplayText&gt;&lt;record&gt;&lt;rec-number&gt;614&lt;/rec-number&gt;&lt;foreign-keys&gt;&lt;key app="EN" db-id="s95swvxz0fasv6ezfxiv2falvdz9vswzxax0" timestamp="1486016045"&gt;614&lt;/key&gt;&lt;/foreign-keys&gt;&lt;ref-type name="Journal Article"&gt;17&lt;/ref-type&gt;&lt;contributors&gt;&lt;authors&gt;&lt;author&gt;Gavaskar, A. S.&lt;/author&gt;&lt;author&gt;Naveen Chowdary, T.&lt;/author&gt;&lt;/authors&gt;&lt;/contributors&gt;&lt;auth-address&gt;Parvathy Ortho Hospital, Door No. 63A/44, Gandhi Road, Gill Nagar, Choolaimedu, Chennai, 600094 Tamil Nadu, India. gavaskar.ortho@gmail.com&lt;/auth-address&gt;&lt;titles&gt;&lt;title&gt;Pedicle subtraction osteotomy for rigid kyphosis of the dorsolumbar spine&lt;/title&gt;&lt;secondary-title&gt;Arch Orthop Trauma Surg&lt;/secondary-title&gt;&lt;alt-title&gt;Archives of orthopaedic and trauma surgery&lt;/alt-title&gt;&lt;/titles&gt;&lt;periodical&gt;&lt;full-title&gt;Arch Orthop Trauma Surg&lt;/full-title&gt;&lt;abbr-1&gt;Archives of orthopaedic and trauma surgery&lt;/abbr-1&gt;&lt;/periodical&gt;&lt;alt-periodical&gt;&lt;full-title&gt;Arch Orthop Trauma Surg&lt;/full-title&gt;&lt;abbr-1&gt;Archives of orthopaedic and trauma surgery&lt;/abbr-1&gt;&lt;/alt-periodical&gt;&lt;pages&gt;803-8&lt;/pages&gt;&lt;volume&gt;131&lt;/volume&gt;&lt;number&gt;6&lt;/number&gt;&lt;keywords&gt;&lt;keyword&gt;Adolescent&lt;/keyword&gt;&lt;keyword&gt;Adult&lt;/keyword&gt;&lt;keyword&gt;Female&lt;/keyword&gt;&lt;keyword&gt;Follow-Up Studies&lt;/keyword&gt;&lt;keyword&gt;Humans&lt;/keyword&gt;&lt;keyword&gt;Kyphosis/diagnostic imaging/*surgery&lt;/keyword&gt;&lt;keyword&gt;Male&lt;/keyword&gt;&lt;keyword&gt;Osteotomy/*methods&lt;/keyword&gt;&lt;keyword&gt;Prospective Studies&lt;/keyword&gt;&lt;keyword&gt;Radiography&lt;/keyword&gt;&lt;keyword&gt;Spine/*surgery&lt;/keyword&gt;&lt;keyword&gt;Treatment Outcome&lt;/keyword&gt;&lt;/keywords&gt;&lt;dates&gt;&lt;year&gt;2011&lt;/year&gt;&lt;pub-dates&gt;&lt;date&gt;Jun&lt;/date&gt;&lt;/pub-dates&gt;&lt;/dates&gt;&lt;isbn&gt;1434-3916 (Electronic)&amp;#xD;0936-8051 (Linking)&lt;/isbn&gt;&lt;accession-num&gt;21165633&lt;/accession-num&gt;&lt;urls&gt;&lt;related-urls&gt;&lt;url&gt;http://www.ncbi.nlm.nih.gov/pubmed/21165633&lt;/url&gt;&lt;/related-urls&gt;&lt;/urls&gt;&lt;electronic-resource-num&gt;10.1007/s00402-010-1224-y&lt;/electronic-resource-num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57" w:tooltip="Gavaskar, 2011 #614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57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2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T, U, Cong, Inf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 (18-33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.6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4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0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0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(900-17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5 </w:t>
            </w:r>
            <w:r w:rsidRPr="00682CCD">
              <w:rPr>
                <w:rFonts w:ascii="Arial" w:hAnsi="Arial" w:cs="Arial"/>
                <w:sz w:val="20"/>
                <w:szCs w:val="20"/>
              </w:rPr>
              <w:t>(4-6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0 (140-205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2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amilton DK et al. 2016</w:t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IYW1pbHRvbjwvQXV0aG9yPjxZZWFyPjIwMTY8L1llYXI+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IYW1pbHRvbjwvQXV0aG9yPjxZZWFyPjIwMTY8L1llYXI+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[</w:t>
            </w:r>
            <w:hyperlink w:anchor="_ENREF_58" w:tooltip="Hamilton, 2016 #677" w:history="1">
              <w:r>
                <w:rPr>
                  <w:rFonts w:ascii="Arial" w:hAnsi="Arial" w:cs="Arial"/>
                  <w:noProof/>
                  <w:sz w:val="20"/>
                  <w:szCs w:val="20"/>
                  <w:lang w:val="en-US"/>
                </w:rPr>
                <w:t>5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ase control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S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brid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0.4 (19-84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1.2 (22-83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5.3 (18-80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8 (1.8-5.4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7 (1.8-4.3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4 (1.8-3.8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78.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63.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79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.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.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.3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38.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57.8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78.6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8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5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60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817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assanzedah H et al. 2013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IYXNzYW56YWRlaDwvQXV0aG9yPjxZZWFyPjIwMTM8L1ll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IYXNzYW56YWRlaDwvQXV0aG9yPjxZZWFyPjIwMTM8L1ll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59" w:tooltip="Hassanzadeh, 2013 #617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59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5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36PSO, 13 VCR, 2 PSO+ VCR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68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60-81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&gt;2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900 (620-80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22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30-685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9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5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7"/>
        </w:trPr>
        <w:tc>
          <w:tcPr>
            <w:tcW w:w="152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Hsieh MK et al. 2015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c2llaDwvQXV0aG9yPjxZZWFyPjIwMTU8L1llYXI+PFJl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c2llaDwvQXV0aG9yPjxZZWFyPjIwMTU8L1llYXI+PFJl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60" w:tooltip="Hsieh, 2015 #618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60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0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1.5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.4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.2-8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575 (200-6500)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98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10-753)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6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17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un SJ et al. 2010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&lt;EndNote&gt;&lt;Cite&gt;&lt;Author&gt;Hyun&lt;/Author&gt;&lt;Year&gt;2010&lt;/Year&gt;&lt;RecNum&gt;619&lt;/RecNum&gt;&lt;DisplayText&gt;[61]&lt;/DisplayText&gt;&lt;record&gt;&lt;rec-number&gt;619&lt;/rec-number&gt;&lt;foreign-keys&gt;&lt;key app="EN" db-id="s95swvxz0fasv6ezfxiv2falvdz9vswzxax0" timestamp="1486016292"&gt;619&lt;/key&gt;&lt;/foreign-keys&gt;&lt;ref-type name="Journal Article"&gt;17&lt;/ref-type&gt;&lt;contributors&gt;&lt;authors&gt;&lt;author&gt;Hyun, S. J.&lt;/author&gt;&lt;author&gt;Rhim, S. C.&lt;/author&gt;&lt;/authors&gt;&lt;/contributors&gt;&lt;auth-address&gt;Department of Neurosurgery, Seoul National University College of Medicine, Bundang Hospital, Seongnam, Korea.&lt;/auth-address&gt;&lt;titles&gt;&lt;title&gt;Clinical outcomes and complications after pedicle subtraction osteotomy for fixed sagittal imbalance patients : a long-term follow-up data&lt;/title&gt;&lt;secondary-title&gt;J Korean Neurosurg Soc&lt;/secondary-title&gt;&lt;alt-title&gt;Journal of Korean Neurosurgical Society&lt;/alt-title&gt;&lt;/titles&gt;&lt;periodical&gt;&lt;full-title&gt;J Korean Neurosurg Soc&lt;/full-title&gt;&lt;abbr-1&gt;Journal of Korean Neurosurgical Society&lt;/abbr-1&gt;&lt;/periodical&gt;&lt;alt-periodical&gt;&lt;full-title&gt;J Korean Neurosurg Soc&lt;/full-title&gt;&lt;abbr-1&gt;Journal of Korean Neurosurgical Society&lt;/abbr-1&gt;&lt;/alt-periodical&gt;&lt;pages&gt;95-101&lt;/pages&gt;&lt;volume&gt;47&lt;/volume&gt;&lt;number&gt;2&lt;/number&gt;&lt;dates&gt;&lt;year&gt;2010&lt;/year&gt;&lt;pub-dates&gt;&lt;date&gt;Feb&lt;/date&gt;&lt;/pub-dates&gt;&lt;/dates&gt;&lt;isbn&gt;1598-7876 (Electronic)&amp;#xD;1225-8245 (Linking)&lt;/isbn&gt;&lt;accession-num&gt;20224706&lt;/accession-num&gt;&lt;urls&gt;&lt;related-urls&gt;&lt;url&gt;http://www.ncbi.nlm.nih.gov/pubmed/20224706&lt;/url&gt;&lt;/related-urls&gt;&lt;/urls&gt;&lt;custom2&gt;2836458&lt;/custom2&gt;&lt;electronic-resource-num&gt;10.3340/jkns.2010.47.2.95&lt;/electronic-resource-num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61" w:tooltip="Hyun, 2010 #619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6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T, PS, Deg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9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4-70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6.1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.4-9.5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984 (1000-55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.8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-10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8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75-550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69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7"/>
        </w:trPr>
        <w:tc>
          <w:tcPr>
            <w:tcW w:w="152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un SJ et al. 2014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eXVuPC9BdXRob3I+PFllYXI+MjAxNDwvWWVhcj48UmVj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eXVuPC9BdXRob3I+PFllYXI+MjAxNDwvWWVhcj48UmVj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62" w:tooltip="Hyun, 2014 #620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6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ase control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2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PSO / VCR)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U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9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6.7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16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2.8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2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9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17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kenaga M et al. 2007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Ja2VuYWdhPC9BdXRob3I+PFllYXI+MjAwNzwvWWVhcj48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Ja2VuYWdhPC9BdXRob3I+PFllYXI+MjAwNzwvWWVhcj48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63" w:tooltip="Ikenaga, 2007 #621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6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7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T, Cong, Deg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8.8 (28-81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8 (2-14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988 (274-10975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7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55-435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3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Jang JS et al. 2007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&lt;EndNote&gt;&lt;Cite&gt;&lt;Author&gt;Jang&lt;/Author&gt;&lt;Year&gt;2007&lt;/Year&gt;&lt;RecNum&gt;622&lt;/RecNum&gt;&lt;DisplayText&gt;[64]&lt;/DisplayText&gt;&lt;record&gt;&lt;rec-number&gt;622&lt;/rec-number&gt;&lt;foreign-keys&gt;&lt;key app="EN" db-id="s95swvxz0fasv6ezfxiv2falvdz9vswzxax0" timestamp="1486016400"&gt;622&lt;/key&gt;&lt;/foreign-keys&gt;&lt;ref-type name="Journal Article"&gt;17&lt;/ref-type&gt;&lt;contributors&gt;&lt;authors&gt;&lt;author&gt;Jang, J. S.&lt;/author&gt;&lt;author&gt;Lee, S. H.&lt;/author&gt;&lt;author&gt;Min, J. H.&lt;/author&gt;&lt;author&gt;Kim, S. K.&lt;/author&gt;&lt;author&gt;Han, K. M.&lt;/author&gt;&lt;author&gt;Maeng, D. H.&lt;/author&gt;&lt;/authors&gt;&lt;/contributors&gt;&lt;auth-address&gt;Department of Neurosurgery, Gimpo Airport Wooridul Spine Hospital, Seoul, Korea. spinejjs@yahoo.co.kr&lt;/auth-address&gt;&lt;titles&gt;&lt;title&gt;Surgical treatment of failed back surgery syndrome due to sagittal imbalance&lt;/title&gt;&lt;secondary-title&gt;Spine (Phila Pa 1976)&lt;/secondary-title&gt;&lt;alt-title&gt;Spine&lt;/alt-title&gt;&lt;/titles&gt;&lt;periodical&gt;&lt;full-title&gt;Spine (Phila Pa 1976)&lt;/full-title&gt;&lt;abbr-1&gt;Spine&lt;/abbr-1&gt;&lt;/periodical&gt;&lt;alt-periodical&gt;&lt;full-title&gt;Spine (Phila Pa 1976)&lt;/full-title&gt;&lt;abbr-1&gt;Spine&lt;/abbr-1&gt;&lt;/alt-periodical&gt;&lt;pages&gt;3081-7&lt;/pages&gt;&lt;volume&gt;32&lt;/volume&gt;&lt;number&gt;26&lt;/number&gt;&lt;keywords&gt;&lt;keyword&gt;Aged&lt;/keyword&gt;&lt;keyword&gt;Female&lt;/keyword&gt;&lt;keyword&gt;Follow-Up Studies&lt;/keyword&gt;&lt;keyword&gt;Humans&lt;/keyword&gt;&lt;keyword&gt;Lordosis/diagnostic imaging/*surgery&lt;/keyword&gt;&lt;keyword&gt;Lumbar Vertebrae/diagnostic imaging/*surgery&lt;/keyword&gt;&lt;keyword&gt;Male&lt;/keyword&gt;&lt;keyword&gt;Middle Aged&lt;/keyword&gt;&lt;keyword&gt;Radiography&lt;/keyword&gt;&lt;keyword&gt;Spinal Fusion/methods&lt;/keyword&gt;&lt;keyword&gt;Syndrome&lt;/keyword&gt;&lt;keyword&gt;Treatment Failure&lt;/keyword&gt;&lt;/keywords&gt;&lt;dates&gt;&lt;year&gt;2007&lt;/year&gt;&lt;pub-dates&gt;&lt;date&gt;Dec 15&lt;/date&gt;&lt;/pub-dates&gt;&lt;/dates&gt;&lt;isbn&gt;1528-1159 (Electronic)&amp;#xD;0362-2436 (Linking)&lt;/isbn&gt;&lt;accession-num&gt;18091505&lt;/accession-num&gt;&lt;urls&gt;&lt;related-urls&gt;&lt;url&gt;http://www.ncbi.nlm.nih.gov/pubmed/18091505&lt;/url&gt;&lt;/related-urls&gt;&lt;/urls&gt;&lt;electronic-resource-num&gt;10.1097/BRS.0b013e31815cde71&lt;/electronic-resource-num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64" w:tooltip="Jang, 2007 #622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64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7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brid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LIF  + PSF / O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8 (45-87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0-100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.4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/9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78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5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Jang JS et al. 2009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KYW5nPC9BdXRob3I+PFllYXI+MjAwOTwvWWVhcj48UmVj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KYW5nPC9BdXRob3I+PFllYXI+MjAwOTwvWWVhcj48UmVj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65" w:tooltip="Jang, 2009 #623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6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9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9)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 + A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S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62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9-74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.6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3,1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1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Ji X et al. 201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KaTwvQXV0aG9yPjxZZWFyPjIwMTU8L1llYXI+PFJlY051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KaTwvQXV0aG9yPjxZZWFyPjIwMTU8L1llYXI+PFJlY051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66" w:tooltip="Ji, 2015 #624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6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1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 + A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Deg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4.5 (50-74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.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3.7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800 (850-2500)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20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30-490)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4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507"/>
        </w:trPr>
        <w:tc>
          <w:tcPr>
            <w:tcW w:w="152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un SJ et al. 2014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eXVuPC9BdXRob3I+PFllYXI+MjAxNDwvWWVhcj48UmVj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eXVuPC9BdXRob3I+PFllYXI+MjAxNDwvWWVhcj48UmVj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62" w:tooltip="Hyun, 2014 #620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6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1)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8 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4 Non-3CO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Deg, PS,Sc, U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3.1 ± 12.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2.3 ± 12.4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9±1.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5±1.4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.6 ± 4.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9.1± 6.3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8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17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Kasliwal MK et al. 2012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YXNsaXdhbDwvQXV0aG9yPjxZZWFyPjIwMTI8L1llYXI+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YXNsaXdhbDwvQXV0aG9yPjxZZWFyPjIwMTI8L1llYXI+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67" w:tooltip="Kasliwal, 2012 #625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67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matched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0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6 3C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4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715.5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.1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22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8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6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Khajavi K et al. 2014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aGFqYXZpPC9BdXRob3I+PFllYXI+MjAxNDwvWWVhcj48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cGVyaW9kaWNhbD48YWx0LXBlcmlvZGljYWw+PGZ1bGwtdGl0bGU+RXVyIFNw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aGFqYXZpPC9BdXRob3I+PFllYXI+MjAxNDwvWWVhcj48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cGVyaW9kaWNhbD48YWx0LXBlcmlvZGljYWw+PGZ1bGwtdGl0bGU+RXVyIFNw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68" w:tooltip="Khajavi, 2014 #679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6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8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S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LIF + P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0.1 (48-79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 (1-3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8 (25-15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3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18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 (100-360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7"/>
        </w:trPr>
        <w:tc>
          <w:tcPr>
            <w:tcW w:w="152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Kim HJ et al. 2014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aW08L0F1dGhvcj48WWVhcj4yMDE0PC9ZZWFyPjxSZWNO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aW08L0F1dGhvcj48WWVhcj4yMDE0PC9ZZWFyPjxSZWNO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69" w:tooltip="Kim, 2014 #626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69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98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00)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1.5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.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3.2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917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.8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00.5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8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8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Kim KT et al. 2007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W08L0F1dGhvcj48WWVhcj4yMDA3PC9ZZWFyPjxSZWNO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W08L0F1dGhvcj48WWVhcj4yMDA3PC9ZZWFyPjxSZWNO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70" w:tooltip="Kim, 2007 #627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70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2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6 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2.8 (32-58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.3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.9-9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58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Kim KT et al. 2012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aW08L0F1dGhvcj48WWVhcj4yMDEyPC9ZZWFyPjxSZWNO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aW08L0F1dGhvcj48WWVhcj4yMDEyPC9ZZWFyPjxSZWNO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71" w:tooltip="Kim, 2012 #657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7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40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S, PS, PT, Cong, Inf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3.4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8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5-12.5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15.6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77.7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4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17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Kim YB et al. 2008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aW08L0F1dGhvcj48WWVhcj4yMDA4PC9ZZWFyPjxSZWNO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aW08L0F1dGhvcj48WWVhcj4yMDA4PC9ZZWFyPjxSZWNO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72" w:tooltip="Kim, 2008 #628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7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8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9.6 (22-77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.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10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9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7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Kim YJ et al. 2007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aW08L0F1dGhvcj48WWVhcj4yMDA3PC9ZZWFyPjxSZWNO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aW08L0F1dGhvcj48WWVhcj4yMDA3PC9ZZWFyPjxSZWNO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73" w:tooltip="Kim, 2007 #630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7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1)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Deg, Sc, U, PS, PT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3.1 (21.0-77.9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.8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5-7.6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11.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5-17)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5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71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Koller H et al. 2016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b2xsZXI8L0F1dGhvcj48WWVhcj4yMDE2PC9ZZWFyPjxS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Lb2xsZXI8L0F1dGhvcj48WWVhcj4yMDE2PC9ZZWFyPjxS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74" w:tooltip="Koller, 2016 #631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74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88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6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, A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1±12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3±1.9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.4 ± 3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23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6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5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a Maida GA et al. 201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MYSBNYWlkYTwvQXV0aG9yPjxZZWFyPjIwMTU8L1llYXI+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MYSBNYWlkYTwvQXV0aG9yPjxZZWFyPjIwMTU8L1llYXI+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75" w:tooltip="La Maida, 2015 #632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7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9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0.7 ± 10.2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5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4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92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92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17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enke LG et al. 2010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MZW5rZTwvQXV0aG9yPjxZZWFyPjIwMTA8L1llYXI+PFJl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MZW5rZTwvQXV0aG9yPjxZZWFyPjIwMTA8L1llYXI+PFJl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76" w:tooltip="Lenke, 2010 #633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7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8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VCR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, 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3.5 (18-73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2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91 (500-31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2107"/>
        </w:trPr>
        <w:tc>
          <w:tcPr>
            <w:tcW w:w="152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iu X et al. 201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MaXU8L0F1dGhvcj48WWVhcj4yMDE1PC9ZZWFyPjxSZWNO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MaXU8L0F1dGhvcj48WWVhcj4yMDE1PC9ZZWFyPjxSZWNO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77" w:tooltip="Liu, 2015 #634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77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mVCR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COWO)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T, In, Cong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3.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6.5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5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960±12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600±1600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00±6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70±90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u G et al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.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201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MdTwvQXV0aG9yPjxZZWFyPjIwMTU8L1llYXI+PFJlY051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MdTwvQXV0aG9yPjxZZWFyPjIwMTU8L1llYXI+PFJlY051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78" w:tooltip="Lu, 2015 #635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7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VCR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n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9.8 ± 10.3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.6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.1-5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604.5±439.6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32.7 ± 97.7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6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Mehdian H et al. 2015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ZWhkaWFuPC9BdXRob3I+PFllYXI+MjAxNTwvWWVhcj48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ZWhkaWFuPC9BdXRob3I+PFllYXI+MjAxNTwvWWVhcj48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79" w:tooltip="Mehdian, 2015 #636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79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VY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0 (51-68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 (2-5.7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287 ±350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20 ± 24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0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esfin A et al. 2015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ZXNmaW48L0F1dGhvcj48WWVhcj4yMDE1PC9ZZWFyPjxS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ZXNmaW48L0F1dGhvcj48WWVhcj4yMDE1PC9ZZWFyPjxS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22" w:tooltip="Mesfin, 2015 #637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2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7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 PSO, 1 VCR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7 (40.5-81.9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3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996 (1300-52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10.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7-17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96.5 (280-690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5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17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htori S et al. 2012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PaHRvcmk8L0F1dGhvcj48WWVhcj4yMDEyPC9ZZWFyPjxS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PaHRvcmk8L0F1dGhvcj48WWVhcj4yMDEyPC9ZZWFyPjxS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80" w:tooltip="Ohtori, 2012 #638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80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6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Deg, Sc, P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6 ±7.0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.4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-4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.9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-9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5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21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kuda S et al. 2012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&lt;EndNote&gt;&lt;Cite&gt;&lt;Author&gt;Okuda&lt;/Author&gt;&lt;Year&gt;2012&lt;/Year&gt;&lt;RecNum&gt;639&lt;/RecNum&gt;&lt;DisplayText&gt;[81]&lt;/DisplayText&gt;&lt;record&gt;&lt;rec-number&gt;639&lt;/rec-number&gt;&lt;foreign-keys&gt;&lt;key app="EN" db-id="s95swvxz0fasv6ezfxiv2falvdz9vswzxax0" timestamp="1486019854"&gt;639&lt;/key&gt;&lt;/foreign-keys&gt;&lt;ref-type name="Journal Article"&gt;17&lt;/ref-type&gt;&lt;contributors&gt;&lt;authors&gt;&lt;author&gt;Okuda, S.&lt;/author&gt;&lt;author&gt;Oda, T.&lt;/author&gt;&lt;author&gt;Yamasaki, R.&lt;/author&gt;&lt;author&gt;Haku, T.&lt;/author&gt;&lt;author&gt;Maeno, T.&lt;/author&gt;&lt;author&gt;Iwasaki, M.&lt;/author&gt;&lt;/authors&gt;&lt;/contributors&gt;&lt;auth-address&gt;Department of Orthopaedic Surgery, Osaka Rosai Hospital, Osaka, Japan.&amp;#xD;Department of Orthopaedic Surgery, Osaka University Graduate School of Medicine, Osaka, Japan.&lt;/auth-address&gt;&lt;titles&gt;&lt;title&gt;Surgical outcomes of osteoporotic vertebral collapse: a retrospective study of anterior spinal fusion and pedicle subtraction osteotomy&lt;/title&gt;&lt;secondary-title&gt;Global Spine J&lt;/secondary-title&gt;&lt;alt-title&gt;Global spine journal&lt;/alt-title&gt;&lt;/titles&gt;&lt;periodical&gt;&lt;full-title&gt;Global Spine J&lt;/full-title&gt;&lt;abbr-1&gt;Global spine journal&lt;/abbr-1&gt;&lt;/periodical&gt;&lt;alt-periodical&gt;&lt;full-title&gt;Global Spine J&lt;/full-title&gt;&lt;abbr-1&gt;Global spine journal&lt;/abbr-1&gt;&lt;/alt-periodical&gt;&lt;pages&gt;221-6&lt;/pages&gt;&lt;volume&gt;2&lt;/volume&gt;&lt;number&gt;4&lt;/number&gt;&lt;dates&gt;&lt;year&gt;2012&lt;/year&gt;&lt;pub-dates&gt;&lt;date&gt;Dec&lt;/date&gt;&lt;/pub-dates&gt;&lt;/dates&gt;&lt;isbn&gt;2192-5682 (Print)&amp;#xD;2192-5682 (Linking)&lt;/isbn&gt;&lt;accession-num&gt;24353971&lt;/accession-num&gt;&lt;urls&gt;&lt;related-urls&gt;&lt;url&gt;http://www.ncbi.nlm.nih.gov/pubmed/24353971&lt;/url&gt;&lt;/related-urls&gt;&lt;/urls&gt;&lt;custom2&gt;3864419&lt;/custom2&gt;&lt;electronic-resource-num&gt;10.1055/s-0032-1331461&lt;/electronic-resource-num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81" w:tooltip="Okuda, 2012 #639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8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A, 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st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74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60-80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73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62-80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.1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-8.3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.1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-8.3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472 (230-7420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81 (400-5650)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54 (210-585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36 (195-700)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6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0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'Shaughnessy BA et al. 2009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PJmFwb3M7U2hhdWdobmVzc3kgQjwvQXV0aG9yPjxZZWFy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PJmFwb3M7U2hhdWdobmVzc3kgQjwvQXV0aG9yPjxZZWFy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82" w:tooltip="O'Shaughnessy B, 2009 #640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8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3)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 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14 PSO, 1 VCR)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S, PS, Sc, PT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6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6-81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.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6.25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0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ark P et al. 201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QYXJrPC9BdXRob3I+PFllYXI+MjAxNTwvWWVhcj48UmVj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QYXJrPC9BdXRob3I+PFllYXI+MjAxNTwvWWVhcj48UmVj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83" w:tooltip="Park, 2015 #680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8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2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S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brid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STLIF / LLIF / AxiaLIF + PSF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LIF + O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1 ±14.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0.7 ±12.1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2 ± 1.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,6 ± 0,7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52,4 ± 460.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51.1 ±  1287.8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.1±2.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.9±3.3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52.4 ± 212.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08.5 ± 271.9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1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66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ark P et al. 201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6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QYXJrPC9BdXRob3I+PFllYXI+MjAxNjwvWWVhcj48UmVj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QYXJrPC9BdXRob3I+PFllYXI+MjAxNjwvWWVhcj48UmVj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84" w:tooltip="Park, 2016 #681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84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2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brid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STLIF / LLIF /  + PSF/O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0.3 ± 4.9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7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07.7 ± 537.3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.0±2.8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9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5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ark P et al. 201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6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QYXJrPC9BdXRob3I+PFllYXI+MjAxNjwvWWVhcj48UmVj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QYXJrPC9BdXRob3I+PFllYXI+MjAxNjwvWWVhcj48UmVj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85" w:tooltip="Park, 2016 #682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8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7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brid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STLIF / LLIF / AxiaLIF + PSF/O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3.3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9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.9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5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58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17"/>
        </w:trPr>
        <w:tc>
          <w:tcPr>
            <w:tcW w:w="152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ark YS et al. 2014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QYXJrPC9BdXRob3I+PFllYXI+MjAxNDwvWWVhcj48UmVj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QYXJrPC9BdXRob3I+PFllYXI+MjAxNDwvWWVhcj48UmVj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86" w:tooltip="Park, 2014 #641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8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4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23 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8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0-67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.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.2-5.6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08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7"/>
        </w:trPr>
        <w:tc>
          <w:tcPr>
            <w:tcW w:w="1525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assias PG et al. 2016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NzaWFzPC9BdXRob3I+PFllYXI+MjAxNjwvWWVhcj48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NzaWFzPC9BdXRob3I+PFllYXI+MjAxNjwvWWVhcj48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87" w:tooltip="Passias, 2016 #642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87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34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U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7.2 ± 15.1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847.2± 1752.8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.8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90.6 ±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0.8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6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eelle MW et al. 2007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WVsbGU8L0F1dGhvcj48WWVhcj4yMDA4PC9ZZWFyPjxS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WVsbGU8L0F1dGhvcj48WWVhcj4yMDA4PC9ZZWFyPjxS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88" w:tooltip="Peelle, 2008 #643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8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0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0-66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.3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7.3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hillips FM et al. 2013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QaGlsbGlwczwvQXV0aG9yPjxZZWFyPjIwMTM8L1llYXI+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QaGlsbGlwczwvQXV0aG9yPjxZZWFyPjIwMTM8L1llYXI+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89" w:tooltip="Phillips, 2013 #683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89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7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brid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LIF + PSF/O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8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5-87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&gt;2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Qian BP et al. 2011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RaWFuPC9BdXRob3I+PFllYXI+MjAxMjwvWWVhcj48UmVj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RaWFuPC9BdXRob3I+PFllYXI+MjAxMjwvWWVhcj48UmVj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90" w:tooltip="Qian, 2012 #644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90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A/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S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1.7 (29-52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.2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4.9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600 (1400-5000)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460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60-600)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195"/>
        </w:trPr>
        <w:tc>
          <w:tcPr>
            <w:tcW w:w="15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ose PS et al. 2009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Sb3NlPC9BdXRob3I+PFllYXI+MjAwOTwvWWVhcj48UmVj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Sb3NlPC9BdXRob3I+PFllYXI+MjAwOTwvWWVhcj48UmVj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91" w:tooltip="Rose, 2009 #645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9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 matched cohort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8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8.3 ± 13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 (2-6)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928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44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5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07"/>
        </w:trPr>
        <w:tc>
          <w:tcPr>
            <w:tcW w:w="152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ansur CS et al. 2011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TYW5zdXI8L0F1dGhvcj48WWVhcj4yMDEwPC9ZZWFyPjxS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TYW5zdXI8L0F1dGhvcj48WWVhcj4yMDEwPC9ZZWFyPjxS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5" w:tooltip="Sansur, 2010 #646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98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007)</w:t>
            </w:r>
          </w:p>
        </w:tc>
        <w:tc>
          <w:tcPr>
            <w:tcW w:w="715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, A/P</w:t>
            </w:r>
          </w:p>
        </w:tc>
        <w:tc>
          <w:tcPr>
            <w:tcW w:w="1269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4.1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18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69</w:t>
            </w:r>
          </w:p>
        </w:tc>
        <w:tc>
          <w:tcPr>
            <w:tcW w:w="996" w:type="dxa"/>
            <w:tcBorders>
              <w:top w:val="single" w:sz="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heer JK et al 201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TY2hlZXI8L0F1dGhvcj48WWVhcj4yMDE1PC9ZZWFyPjxS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TY2hlZXI8L0F1dGhvcj48WWVhcj4yMDE1PC9ZZWFyPjxS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92" w:tooltip="Scheer, 2015 #684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9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brid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LIF / TLIF / ALIF + OSF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5.5 ±10,2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5±1.3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hmitt PJ et al. 201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6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&lt;EndNote&gt;&lt;Cite&gt;&lt;Author&gt;Schmitt&lt;/Author&gt;&lt;Year&gt;2016&lt;/Year&gt;&lt;RecNum&gt;647&lt;/RecNum&gt;&lt;DisplayText&gt;[93]&lt;/DisplayText&gt;&lt;record&gt;&lt;rec-number&gt;647&lt;/rec-number&gt;&lt;foreign-keys&gt;&lt;key app="EN" db-id="s95swvxz0fasv6ezfxiv2falvdz9vswzxax0" timestamp="1486020141"&gt;647&lt;/key&gt;&lt;/foreign-keys&gt;&lt;ref-type name="Journal Article"&gt;17&lt;/ref-type&gt;&lt;contributors&gt;&lt;authors&gt;&lt;author&gt;Schmitt, P. J.&lt;/author&gt;&lt;author&gt;Kelleher, J. P.&lt;/author&gt;&lt;author&gt;Ailon, T.&lt;/author&gt;&lt;author&gt;Heller, J. E.&lt;/author&gt;&lt;author&gt;Kasliwal, M. K.&lt;/author&gt;&lt;author&gt;Shaffrey, C. I.&lt;/author&gt;&lt;author&gt;Smith, J. S.&lt;/author&gt;&lt;/authors&gt;&lt;/contributors&gt;&lt;auth-address&gt;*Department of Neurosurgery, University of Virginia Medical Center, Charlottesville, Virginia; double daggerDepartment of Neurosurgery, Penn State Milton S. Hershey Medical Center, Hershey, Pennsylvania; section signDepartment of Neurosurgery, Thomas Jefferson University, Philadelphia, Pennsylvania; paragraph signDepartment of Neurosurgery, Rush University Medical Center, Chicago, Illinois.&lt;/auth-address&gt;&lt;titles&gt;&lt;title&gt;Long-Segment Fusion for Adult Spinal Deformity Correction Using Low-Dose Recombinant Human Bone Morphogenetic Protein-2: A Retrospective Review of Fusion Rates&lt;/title&gt;&lt;secondary-title&gt;Neurosurgery&lt;/secondary-title&gt;&lt;alt-title&gt;Neurosurgery&lt;/alt-title&gt;&lt;/titles&gt;&lt;periodical&gt;&lt;full-title&gt;Neurosurgery&lt;/full-title&gt;&lt;abbr-1&gt;Neurosurgery&lt;/abbr-1&gt;&lt;/periodical&gt;&lt;alt-periodical&gt;&lt;full-title&gt;Neurosurgery&lt;/full-title&gt;&lt;abbr-1&gt;Neurosurgery&lt;/abbr-1&gt;&lt;/alt-periodical&gt;&lt;pages&gt;212-21&lt;/pages&gt;&lt;volume&gt;79&lt;/volume&gt;&lt;number&gt;2&lt;/number&gt;&lt;dates&gt;&lt;year&gt;2016&lt;/year&gt;&lt;pub-dates&gt;&lt;date&gt;Aug&lt;/date&gt;&lt;/pub-dates&gt;&lt;/dates&gt;&lt;isbn&gt;1524-4040 (Electronic)&amp;#xD;0148-396X (Linking)&lt;/isbn&gt;&lt;accession-num&gt;26702838&lt;/accession-num&gt;&lt;urls&gt;&lt;related-urls&gt;&lt;url&gt;http://www.ncbi.nlm.nih.gov/pubmed/26702838&lt;/url&gt;&lt;/related-urls&gt;&lt;/urls&gt;&lt;electronic-resource-num&gt;10.1227/NEU.0000000000001194&lt;/electronic-resource-num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93" w:tooltip="Schmitt, 2016 #647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9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7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11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7 3C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ong, Deg, PS, Sc, U, PT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1.8 ± 13.4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7±1.4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9 ± 2.8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9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92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8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mith JS et al. 2011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bWl0aDwvQXV0aG9yPjxZZWFyPjIwMTE8L1llYXI+PFJl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bWl0aDwvQXV0aG9yPjxZZWFyPjIwMTE8L1llYXI+PFJl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94" w:tooltip="Smith, 2011 #648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94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8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10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 (215 PSO, 18 VCR, 19 ACD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S, Inf, Deg, Cong, 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8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71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mith JS et al. 2016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TbWl0aDwvQXV0aG9yPjxZZWFyPjIwMTY8L1llYXI+PFJl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TbWl0aDwvQXV0aG9yPjxZZWFyPjIwMTY8L1llYXI+PFJl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7" w:tooltip="Smith, 2016 #649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7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91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6.2 ±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.2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1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800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.1 ±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.5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12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69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61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trom RG et al. 2016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&lt;EndNote&gt;&lt;Cite&gt;&lt;Author&gt;Strom&lt;/Author&gt;&lt;Year&gt;2016&lt;/Year&gt;&lt;RecNum&gt;687&lt;/RecNum&gt;&lt;DisplayText&gt;[95]&lt;/DisplayText&gt;&lt;record&gt;&lt;rec-number&gt;687&lt;/rec-number&gt;&lt;foreign-keys&gt;&lt;key app="EN" db-id="s95swvxz0fasv6ezfxiv2falvdz9vswzxax0" timestamp="1486025987"&gt;687&lt;/key&gt;&lt;/foreign-keys&gt;&lt;ref-type name="Journal Article"&gt;17&lt;/ref-type&gt;&lt;contributors&gt;&lt;authors&gt;&lt;author&gt;Strom, R. G.&lt;/author&gt;&lt;author&gt;Bae, J.&lt;/author&gt;&lt;author&gt;Mizutani, J.&lt;/author&gt;&lt;author&gt;Valone, F., 3rd&lt;/author&gt;&lt;author&gt;Ames, C. P.&lt;/author&gt;&lt;author&gt;Deviren, V.&lt;/author&gt;&lt;/authors&gt;&lt;/contributors&gt;&lt;auth-address&gt;Departments of Orthopaedic Surgery and.&amp;#xD;Department of Neurological Surgery, Wooridul Spine Hospital, Seoul, South Korea; and.&amp;#xD;Neurological Surgery, University of California, San Francisco, California.&amp;#xD;Department of Orthopaedic Surgery, Washington University in St. Louis, Missouri.&lt;/auth-address&gt;&lt;titles&gt;&lt;title&gt;Lateral interbody fusion combined with open posterior surgery for adult spinal deformity&lt;/title&gt;&lt;secondary-title&gt;J Neurosurg Spine&lt;/secondary-title&gt;&lt;alt-title&gt;Journal of neurosurgery. Spine&lt;/alt-title&gt;&lt;/titles&gt;&lt;periodical&gt;&lt;full-title&gt;J Neurosurg Spine&lt;/full-title&gt;&lt;abbr-1&gt;Journal of neurosurgery. Spine&lt;/abbr-1&gt;&lt;/periodical&gt;&lt;alt-periodical&gt;&lt;full-title&gt;J Neurosurg Spine&lt;/full-title&gt;&lt;abbr-1&gt;Journal of neurosurgery. Spine&lt;/abbr-1&gt;&lt;/alt-periodical&gt;&lt;pages&gt;697-705&lt;/pages&gt;&lt;volume&gt;25&lt;/volume&gt;&lt;number&gt;6&lt;/number&gt;&lt;dates&gt;&lt;year&gt;2016&lt;/year&gt;&lt;pub-dates&gt;&lt;date&gt;Dec&lt;/date&gt;&lt;/pub-dates&gt;&lt;/dates&gt;&lt;isbn&gt;1547-5646 (Electronic)&amp;#xD;1547-5646 (Linking)&lt;/isbn&gt;&lt;accession-num&gt;27341052&lt;/accession-num&gt;&lt;urls&gt;&lt;related-urls&gt;&lt;url&gt;http://www.ncbi.nlm.nih.gov/pubmed/27341052&lt;/url&gt;&lt;/related-urls&gt;&lt;/urls&gt;&lt;electronic-resource-num&gt;10.3171/2016.4.SPINE16157&lt;/electronic-resource-num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95" w:tooltip="Strom, 2016 #687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9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0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Hybrid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LLIF + TLIF / OSF / Non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3CO / 3CO (17 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6±8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9±9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3+-1.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1±1.3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29 ± 85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833 ± 1325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≥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≥5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04±6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04±65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3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47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22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uk SI et al. 200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&lt;EndNote&gt;&lt;Cite&gt;&lt;Author&gt;Suk&lt;/Author&gt;&lt;Year&gt;2005&lt;/Year&gt;&lt;RecNum&gt;650&lt;/RecNum&gt;&lt;DisplayText&gt;[96]&lt;/DisplayText&gt;&lt;record&gt;&lt;rec-number&gt;650&lt;/rec-number&gt;&lt;foreign-keys&gt;&lt;key app="EN" db-id="s95swvxz0fasv6ezfxiv2falvdz9vswzxax0" timestamp="1486020236"&gt;650&lt;/key&gt;&lt;/foreign-keys&gt;&lt;ref-type name="Journal Article"&gt;17&lt;/ref-type&gt;&lt;contributors&gt;&lt;authors&gt;&lt;author&gt;Suk, S. I.&lt;/author&gt;&lt;author&gt;Chung, E. R.&lt;/author&gt;&lt;author&gt;Lee, S. M.&lt;/author&gt;&lt;author&gt;Lee, J. H.&lt;/author&gt;&lt;author&gt;Kim, S. S.&lt;/author&gt;&lt;author&gt;Kim, J. H.&lt;/author&gt;&lt;/authors&gt;&lt;/contributors&gt;&lt;auth-address&gt;Seoul Spine Institute, Inje University Sanggye-Paik Hospital, Seoul, Korea. seilsuk@unitel.co.kr&lt;/auth-address&gt;&lt;titles&gt;&lt;title&gt;Posterior vertebral column resection in fixed lumbosacral deformity&lt;/title&gt;&lt;secondary-title&gt;Spine (Phila Pa 1976)&lt;/secondary-title&gt;&lt;alt-title&gt;Spine&lt;/alt-title&gt;&lt;/titles&gt;&lt;periodical&gt;&lt;full-title&gt;Spine (Phila Pa 1976)&lt;/full-title&gt;&lt;abbr-1&gt;Spine&lt;/abbr-1&gt;&lt;/periodical&gt;&lt;alt-periodical&gt;&lt;full-title&gt;Spine (Phila Pa 1976)&lt;/full-title&gt;&lt;abbr-1&gt;Spine&lt;/abbr-1&gt;&lt;/alt-periodical&gt;&lt;pages&gt;E703-10&lt;/pages&gt;&lt;volume&gt;30&lt;/volume&gt;&lt;number&gt;23&lt;/number&gt;&lt;keywords&gt;&lt;keyword&gt;Adolescent&lt;/keyword&gt;&lt;keyword&gt;Adult&lt;/keyword&gt;&lt;keyword&gt;Aged&lt;/keyword&gt;&lt;keyword&gt;Child&lt;/keyword&gt;&lt;keyword&gt;Child, Preschool&lt;/keyword&gt;&lt;keyword&gt;Female&lt;/keyword&gt;&lt;keyword&gt;Follow-Up Studies&lt;/keyword&gt;&lt;keyword&gt;Humans&lt;/keyword&gt;&lt;keyword&gt;Lumbar Vertebrae/*abnormalities/*surgery&lt;/keyword&gt;&lt;keyword&gt;Male&lt;/keyword&gt;&lt;keyword&gt;Middle Aged&lt;/keyword&gt;&lt;keyword&gt;Orthopedic Procedures/instrumentation/*methods&lt;/keyword&gt;&lt;keyword&gt;Retrospective Studies&lt;/keyword&gt;&lt;keyword&gt;Scoliosis/surgery&lt;/keyword&gt;&lt;keyword&gt;Thoracic Vertebrae/*abnormalities/*surgery&lt;/keyword&gt;&lt;/keywords&gt;&lt;dates&gt;&lt;year&gt;2005&lt;/year&gt;&lt;pub-dates&gt;&lt;date&gt;Dec 01&lt;/date&gt;&lt;/pub-dates&gt;&lt;/dates&gt;&lt;isbn&gt;1528-1159 (Electronic)&amp;#xD;0362-2436 (Linking)&lt;/isbn&gt;&lt;accession-num&gt;16319740&lt;/accession-num&gt;&lt;urls&gt;&lt;related-urls&gt;&lt;url&gt;http://www.ncbi.nlm.nih.gov/pubmed/16319740&lt;/url&gt;&lt;/related-urls&gt;&lt;/urls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96" w:tooltip="Suk, 2005 #650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9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1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VCR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, PT, Inf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5.5 (25-69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.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 (2-6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810 (320-546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.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 (2-8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80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90-405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4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Toyone T. Et al. 2012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b3lvbmU8L0F1dGhvcj48WWVhcj4yMDEyPC9ZZWFyPjxS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b3lvbmU8L0F1dGhvcj48WWVhcj4yMDEyPC9ZZWFyPjxS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97" w:tooltip="Toyone, 2012 #651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97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7 (45-76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.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3.5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90 (700-29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1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 (254-375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9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Tsai TH et al. 2011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Uc2FpPC9BdXRob3I+PFllYXI+MjAxMTwvWWVhcj48UmVj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Uc2FpPC9BdXRob3I+PFllYXI+MjAxMTwvWWVhcj48UmVj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98" w:tooltip="Tsai, 2011 #652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9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8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Mixed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8.9 ± 8.5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2 ± 0.9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98±1006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.3±1.7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3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± 102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9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02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Wang H et al. 2016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&lt;EndNote&gt;&lt;Cite&gt;&lt;Author&gt;Wang&lt;/Author&gt;&lt;Year&gt;2016&lt;/Year&gt;&lt;RecNum&gt;653&lt;/RecNum&gt;&lt;DisplayText&gt;[99]&lt;/DisplayText&gt;&lt;record&gt;&lt;rec-number&gt;653&lt;/rec-number&gt;&lt;foreign-keys&gt;&lt;key app="EN" db-id="s95swvxz0fasv6ezfxiv2falvdz9vswzxax0" timestamp="1486020328"&gt;653&lt;/key&gt;&lt;/foreign-keys&gt;&lt;ref-type name="Journal Article"&gt;17&lt;/ref-type&gt;&lt;contributors&gt;&lt;authors&gt;&lt;author&gt;Wang, H.&lt;/author&gt;&lt;author&gt;Guo, J.&lt;/author&gt;&lt;author&gt;Wang, S.&lt;/author&gt;&lt;author&gt;Yang, Y.&lt;/author&gt;&lt;author&gt;Zhang, Y.&lt;/author&gt;&lt;author&gt;Qiu, G.&lt;/author&gt;&lt;author&gt;Zhang, J.&lt;/author&gt;&lt;/authors&gt;&lt;/contributors&gt;&lt;auth-address&gt;Department of Orthopaedic Surgery, Peking Union Medical College Hospital (PUMCH), Beijing, People&amp;apos;s Republic of China.&lt;/auth-address&gt;&lt;titles&gt;&lt;title&gt;Instrumentation Failure after Posterior Vertebral Column Resection in Adult Spinal Deformity&lt;/title&gt;&lt;secondary-title&gt;Spine (Phila Pa 1976)&lt;/secondary-title&gt;&lt;alt-title&gt;Spine&lt;/alt-title&gt;&lt;/titles&gt;&lt;periodical&gt;&lt;full-title&gt;Spine (Phila Pa 1976)&lt;/full-title&gt;&lt;abbr-1&gt;Spine&lt;/abbr-1&gt;&lt;/periodical&gt;&lt;alt-periodical&gt;&lt;full-title&gt;Spine (Phila Pa 1976)&lt;/full-title&gt;&lt;abbr-1&gt;Spine&lt;/abbr-1&gt;&lt;/alt-periodical&gt;&lt;dates&gt;&lt;year&gt;2016&lt;/year&gt;&lt;pub-dates&gt;&lt;date&gt;Aug 08&lt;/date&gt;&lt;/pub-dates&gt;&lt;/dates&gt;&lt;isbn&gt;1528-1159 (Electronic)&amp;#xD;0362-2436 (Linking)&lt;/isbn&gt;&lt;accession-num&gt;27509190&lt;/accession-num&gt;&lt;urls&gt;&lt;related-urls&gt;&lt;url&gt;http://www.ncbi.nlm.nih.gov/pubmed/27509190&lt;/url&gt;&lt;/related-urls&gt;&lt;/urls&gt;&lt;electronic-resource-num&gt;10.1097/BRS.0000000000001844&lt;/electronic-resource-num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99" w:tooltip="Wang, 2016 #653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99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5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VCR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n, U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7.8 ±12.8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.8 ± 2.8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.3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6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Wang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Y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et al. 2008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XYW5nPC9BdXRob3I+PFllYXI+MjAwODwvWWVhcj48UmVj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XYW5nPC9BdXRob3I+PFllYXI+MjAwODwvWWVhcj48UmVj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00" w:tooltip="Wang, 2008 #654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00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VCR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1 (20.5-43.2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.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3.3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412 (1800-32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7.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7-12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66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08-350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1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Wang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Y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et al. 2009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XYW5nPC9BdXRob3I+PFllYXI+MjAwOTwvWWVhcj48UmVj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YWx0LXBlcmlvZGljYWw+PHBhZ2VzPjE0MzYtNDE8L3BhZ2VzPjx2b2x1bWU+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XYW5nPC9BdXRob3I+PFllYXI+MjAwOTwvWWVhcj48UmVj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YWx0LXBlcmlvZGljYWw+PHBhZ2VzPjE0MzYtNDE8L3BhZ2VzPjx2b2x1bWU+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01" w:tooltip="Wang, 2009 #655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0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VCR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nf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6.2 (19-32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.6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.8-4.2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933 (2000-60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6-11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8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46-400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Wang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>Y</w:t>
            </w:r>
            <w:r w:rsidRPr="00682CCD">
              <w:rPr>
                <w:rFonts w:ascii="Arial" w:hAnsi="Arial" w:cs="Arial"/>
                <w:sz w:val="20"/>
                <w:szCs w:val="20"/>
              </w:rPr>
              <w:t xml:space="preserve"> et al. 2010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XYW5nPC9BdXRob3I+PFllYXI+MjAxMDwvWWVhcj48UmVj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XYW5nPC9BdXRob3I+PFllYXI+MjAxMDwvWWVhcj48UmVj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02" w:tooltip="Wang, 2010 #659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0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4.5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6 ± 0.5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200 (1600-386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36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98-310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5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2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Weistroffer JK et al. 2008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XZWlzdHJvZmZlcjwvQXV0aG9yPjxZZWFyPjIwMDg8L1ll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XZWlzdHJvZmZlcjwvQXV0aG9yPjxZZWFyPjIwMDg8L1ll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03" w:tooltip="Weistroffer, 2008 #656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0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, AS, Cong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4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8-72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9.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5-26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&gt;8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9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.38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Wu CH et al. 2008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XdTwvQXV0aG9yPjxZZWFyPjIwMDg8L1llYXI+PFJlY051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XdTwvQXV0aG9yPjxZZWFyPjIwMDg8L1llYXI+PFJlY051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04" w:tooltip="Wu, 2008 #661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04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6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4.2 (51-77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 (2-6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678±829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60±64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5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Xu H et al. 2015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YdTwvQXV0aG9yPjxZZWFyPjIwMTU8L1llYXI+PFJlY051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YdTwvQXV0aG9yPjxZZWFyPjIwMTU8L1llYXI+PFJlY051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05" w:tooltip="Xu, 2015 #662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0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0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0.9 (21-65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.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6.2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721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14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8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7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Yagi M et al. 2014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ZYWdpPC9BdXRob3I+PFllYXI+MjAxNDwvWWVhcj48UmVj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ZYWdpPC9BdXRob3I+PFllYXI+MjAxNDwvWWVhcj48UmVj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06" w:tooltip="Yagi, 2014 #664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0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7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3.8 ±10.2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.8 ± 2.4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034 ±716.2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-10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32 ±66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Yagi M et al. 201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3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ZYWdpPC9BdXRob3I+PFllYXI+MjAxNTwvWWVhcj48UmVj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ZYWdpPC9BdXRob3I+PFllYXI+MjAxNTwvWWVhcj48UmVj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07" w:tooltip="Yagi, 2015 #665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07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ase control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6.5 (31-79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5.1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11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850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.4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71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9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9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Yagi M et al. 2016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ZYWdpPC9BdXRob3I+PFllYXI+MjAxNjwvWWVhcj48UmVj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ZYWdpPC9BdXRob3I+PFllYXI+MjAxNjwvWWVhcj48UmVj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08" w:tooltip="Yagi, 2016 #685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0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S, Deg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6.2 ± 6.6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.2 </w:t>
            </w:r>
          </w:p>
          <w:p w:rsidR="007A4D28" w:rsidRPr="00682CCD" w:rsidRDefault="007A4D28" w:rsidP="00DA196A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1.5-3.5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Yang BP et al.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t>2006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ZYW5nPC9BdXRob3I+PFllYXI+MjAwNjwvWWVhcj48UmVj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ZYW5nPC9BdXRob3I+PFllYXI+MjAwNjwvWWVhcj48UmVj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09" w:tooltip="Yang, 2006 #666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09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4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, PS, PT, A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7.4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800 (1200-1150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948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408-2088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2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91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24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Zeng Y et al. 2013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ZW5nPC9BdXRob3I+PFllYXI+MjAxMzwvWWVhcj48UmVj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ZW5nPC9BdXRob3I+PFllYXI+MjAxMzwvWWVhcj48UmVj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110" w:tooltip="Zeng, 2013 #667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110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9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3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9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AOPC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VCR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S, PT, In, Cong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8.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8.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8.5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6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7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300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710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2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82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66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2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38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Zhang HQ et al. 2014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FuZzwvQXV0aG9yPjxZZWFyPjIwMTQ8L1llYXI+PFJl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FuZzwvQXV0aG9yPjxZZWFyPjIwMTQ8L1llYXI+PFJl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111" w:tooltip="Zhang, 2014 #668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11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1.4 (35-51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.3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5.7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311±523.1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02.8 ± 50.3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920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Zhang XS et al. 2010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hang&lt;/Author&gt;&lt;Year&gt;2010&lt;/Year&gt;&lt;RecNum&gt;669&lt;/RecNum&gt;&lt;DisplayText&gt;[112]&lt;/DisplayText&gt;&lt;record&gt;&lt;rec-number&gt;669&lt;/rec-number&gt;&lt;foreign-keys&gt;&lt;key app="EN" db-id="s95swvxz0fasv6ezfxiv2falvdz9vswzxax0" timestamp="1486023298"&gt;669&lt;/key&gt;&lt;/foreign-keys&gt;&lt;ref-type name="Journal Article"&gt;17&lt;/ref-type&gt;&lt;contributors&gt;&lt;authors&gt;&lt;author&gt;Zhang, X. S.&lt;/author&gt;&lt;author&gt;Zhang, Y. G.&lt;/author&gt;&lt;author&gt;Wang, Z.&lt;/author&gt;&lt;author&gt;Chen, C.&lt;/author&gt;&lt;author&gt;Wang, Y.&lt;/author&gt;&lt;/authors&gt;&lt;/contributors&gt;&lt;auth-address&gt;Department of Orthopaedics, Chinese PLA General Hospital, Beijing 100853, China.&lt;/auth-address&gt;&lt;titles&gt;&lt;title&gt;Correction of severe post-traumatic kyphosis by posterior vertebra column resection&lt;/title&gt;&lt;secondary-title&gt;Chin Med J (Engl)&lt;/secondary-title&gt;&lt;alt-title&gt;Chinese medical journal&lt;/alt-title&gt;&lt;/titles&gt;&lt;periodical&gt;&lt;full-title&gt;Chin Med J (Engl)&lt;/full-title&gt;&lt;abbr-1&gt;Chinese medical journal&lt;/abbr-1&gt;&lt;/periodical&gt;&lt;alt-periodical&gt;&lt;full-title&gt;Chin Med J (Engl)&lt;/full-title&gt;&lt;abbr-1&gt;Chinese medical journal&lt;/abbr-1&gt;&lt;/alt-periodical&gt;&lt;pages&gt;680-5&lt;/pages&gt;&lt;volume&gt;123&lt;/volume&gt;&lt;number&gt;6&lt;/number&gt;&lt;keywords&gt;&lt;keyword&gt;Adult&lt;/keyword&gt;&lt;keyword&gt;Aged&lt;/keyword&gt;&lt;keyword&gt;Female&lt;/keyword&gt;&lt;keyword&gt;Humans&lt;/keyword&gt;&lt;keyword&gt;Kyphosis/*surgery&lt;/keyword&gt;&lt;keyword&gt;Lumbar Vertebrae/*surgery&lt;/keyword&gt;&lt;keyword&gt;Male&lt;/keyword&gt;&lt;keyword&gt;Middle Aged&lt;/keyword&gt;&lt;keyword&gt;Osteotomy&lt;/keyword&gt;&lt;keyword&gt;Retrospective Studies&lt;/keyword&gt;&lt;keyword&gt;Spinal Injuries/*complications&lt;/keyword&gt;&lt;keyword&gt;Thoracic Vertebrae/*surgery&lt;/keyword&gt;&lt;/keywords&gt;&lt;dates&gt;&lt;year&gt;2010&lt;/year&gt;&lt;pub-dates&gt;&lt;date&gt;Mar 20&lt;/date&gt;&lt;/pub-dates&gt;&lt;/dates&gt;&lt;isbn&gt;0366-6999 (Print)&amp;#xD;0366-6999 (Linking)&lt;/isbn&gt;&lt;accession-num&gt;20368086&lt;/accession-num&gt;&lt;urls&gt;&lt;related-urls&gt;&lt;url&gt;http://www.ncbi.nlm.nih.gov/pubmed/20368086&lt;/url&gt;&lt;/related-urls&gt;&lt;/urls&gt;&lt;/record&gt;&lt;/Cite&gt;&lt;/EndNote&gt;</w:instrTex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112" w:tooltip="Zhang, 2010 #669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11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3)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VCR)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T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, C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 (22-59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362 (870-257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65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20-408)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1835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Zhu Z et al. 2012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aaHU8L0F1dGhvcj48WWVhcj4yMDEyPC9ZZWFyPjxSZWNO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begin">
                <w:fldData xml:space="preserve">PEVuZE5vdGU+PENpdGU+PEF1dGhvcj5aaHU8L0F1dGhvcj48WWVhcj4yMDEyPC9ZZWFyPjxSZWNO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</w:r>
            <w:r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[</w:t>
            </w:r>
            <w:hyperlink w:anchor="_ENREF_113" w:tooltip="Zhu, 2012 #686" w:history="1">
              <w:r>
                <w:rPr>
                  <w:rFonts w:ascii="Arial" w:hAnsi="Arial" w:cs="Arial"/>
                  <w:noProof/>
                  <w:sz w:val="20"/>
                  <w:szCs w:val="20"/>
                  <w:lang w:val="it-IT"/>
                </w:rPr>
                <w:t>11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  <w:lang w:val="it-IT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fldChar w:fldCharType="end"/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II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R cohort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1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9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CO (PSO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AS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36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2-54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7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1-40)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2.6 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(2-4.3)</w:t>
            </w:r>
          </w:p>
          <w:p w:rsidR="007A4D28" w:rsidRPr="00682CCD" w:rsidRDefault="007A4D28" w:rsidP="00DA196A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.8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 xml:space="preserve"> (2-4.7)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740 (100-3100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950 (600-1560)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.1 (4-6)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.3 (5-6)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16</w:t>
            </w: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42</w:t>
            </w:r>
          </w:p>
        </w:tc>
      </w:tr>
      <w:tr w:rsidR="007A4D28" w:rsidRPr="00682CCD" w:rsidTr="00DA196A">
        <w:tblPrEx>
          <w:shd w:val="clear" w:color="auto" w:fill="CED7E7"/>
        </w:tblPrEx>
        <w:trPr>
          <w:trHeight w:val="846"/>
        </w:trPr>
        <w:tc>
          <w:tcPr>
            <w:tcW w:w="15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Zimmerm RM et al. 2010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W1tZXJtYW48L0F1dGhvcj48WWVhcj4yMDEwPC9ZZWFy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W1tZXJtYW48L0F1dGhvcj48WWVhcj4yMDEwPC9ZZWFy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</w:rPr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114" w:tooltip="Zimmerman, 2010 #670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114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82CC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82CCD">
              <w:rPr>
                <w:rFonts w:ascii="Arial" w:hAnsi="Arial" w:cs="Arial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6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IV</w:t>
            </w:r>
          </w:p>
        </w:tc>
        <w:tc>
          <w:tcPr>
            <w:tcW w:w="9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P</w:t>
            </w:r>
          </w:p>
        </w:tc>
        <w:tc>
          <w:tcPr>
            <w:tcW w:w="9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35</w:t>
            </w:r>
          </w:p>
        </w:tc>
        <w:tc>
          <w:tcPr>
            <w:tcW w:w="7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Open: P, A/P</w:t>
            </w:r>
          </w:p>
        </w:tc>
        <w:tc>
          <w:tcPr>
            <w:tcW w:w="1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Non-3CO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c</w:t>
            </w:r>
          </w:p>
        </w:tc>
        <w:tc>
          <w:tcPr>
            <w:tcW w:w="1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S</w:t>
            </w:r>
          </w:p>
        </w:tc>
        <w:tc>
          <w:tcPr>
            <w:tcW w:w="12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6.3</w:t>
            </w: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4.1±1.5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735±1928</w:t>
            </w:r>
          </w:p>
        </w:tc>
        <w:tc>
          <w:tcPr>
            <w:tcW w:w="14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10±2.8</w:t>
            </w:r>
          </w:p>
        </w:tc>
        <w:tc>
          <w:tcPr>
            <w:tcW w:w="122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519 ±160</w:t>
            </w:r>
          </w:p>
        </w:tc>
        <w:tc>
          <w:tcPr>
            <w:tcW w:w="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26</w:t>
            </w:r>
          </w:p>
        </w:tc>
        <w:tc>
          <w:tcPr>
            <w:tcW w:w="9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A4D28" w:rsidRPr="00682CCD" w:rsidRDefault="007A4D28" w:rsidP="00DA196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2CCD">
              <w:rPr>
                <w:rFonts w:ascii="Arial" w:hAnsi="Arial" w:cs="Arial"/>
                <w:sz w:val="20"/>
                <w:szCs w:val="20"/>
              </w:rPr>
              <w:t>0.74</w:t>
            </w:r>
          </w:p>
        </w:tc>
      </w:tr>
    </w:tbl>
    <w:p w:rsidR="007A4D28" w:rsidRDefault="007A4D28" w:rsidP="00AF4920">
      <w:pPr>
        <w:jc w:val="both"/>
        <w:rPr>
          <w:rFonts w:ascii="Arial" w:hAnsi="Arial" w:cs="Arial"/>
          <w:b/>
          <w:lang w:val="en-US"/>
        </w:rPr>
      </w:pPr>
    </w:p>
    <w:p w:rsidR="007A4D28" w:rsidRDefault="007A4D28">
      <w:pPr>
        <w:spacing w:after="0" w:line="240" w:lineRule="auto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br w:type="page"/>
      </w:r>
    </w:p>
    <w:p w:rsidR="00AF4920" w:rsidRPr="005573E5" w:rsidRDefault="001C6AB8" w:rsidP="00AF4920">
      <w:pPr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b/>
          <w:lang w:val="en-US"/>
        </w:rPr>
        <w:t xml:space="preserve">Appendix III: </w:t>
      </w:r>
      <w:r w:rsidR="00AF4920" w:rsidRPr="005573E5">
        <w:rPr>
          <w:rFonts w:ascii="Arial" w:hAnsi="Arial" w:cs="Arial"/>
          <w:b/>
          <w:lang w:val="en-US"/>
        </w:rPr>
        <w:t xml:space="preserve"> </w:t>
      </w:r>
      <w:r w:rsidR="00AF4920" w:rsidRPr="005573E5">
        <w:rPr>
          <w:rFonts w:ascii="Arial" w:hAnsi="Arial" w:cs="Arial"/>
          <w:lang w:val="en-US"/>
        </w:rPr>
        <w:t xml:space="preserve">Studies selected according the inclusion and exclusion criteria. A: anterior approach; ACR: anterior column realignment; ALIF: anterior lumbar interbody fusion; ALO: apical lordosating osteotomy; AOPC: anterior opening-posterior closing; AS: ankylosing spondylitis; </w:t>
      </w:r>
      <w:r w:rsidR="00AF4920" w:rsidRPr="005573E5">
        <w:rPr>
          <w:rFonts w:ascii="Arial" w:hAnsi="Arial" w:cs="Arial"/>
          <w:lang w:val="de-DE"/>
        </w:rPr>
        <w:t xml:space="preserve">AxiaLIF: axial lumbar interbody fusion; </w:t>
      </w:r>
      <w:r w:rsidR="00AF4920" w:rsidRPr="005573E5">
        <w:rPr>
          <w:rFonts w:ascii="Arial" w:hAnsi="Arial" w:cs="Arial"/>
          <w:lang w:val="en-US"/>
        </w:rPr>
        <w:t>A/P: combined anterior-posterior approach; C: coronal; Cong: other congenital/inherited conditions; COWO: closing-opening wedge osteotomy; Deg: degenerative; EBL: estimated blood loss; FU: follow-up; In: infectious; LOE: level of evidence; LLIF: lateral lumbar interbody fusion;  MIS: minimally invasive surgery; MISTLIF: minimally invasive surgery transforaminal lumbar interbody fusion; mVCR: modified vertebral column resection; OSF: open screws fixation; Ost: osteoporotic; P: posterior approach; PS: postsurgical/iatrogenic; PSF: percutaneous segmental fixation; PSO: pedicle subtraction osteotomy; PT: post traumatic scoliosis; S: sagittal; Sc: scoliosis (idiopathic, degenerative, cong., neuromuscular); U: unspecified or other coronal and/or sagittal imbalance; VCR: vertebral column resection; 3CO: three-column osteotomy; (*): revision surgery.</w:t>
      </w:r>
    </w:p>
    <w:p w:rsidR="00AF4920" w:rsidRPr="00DB3F18" w:rsidRDefault="00AF4920" w:rsidP="00AF4920">
      <w:pPr>
        <w:pStyle w:val="Corpo"/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</w:tabs>
        <w:ind w:left="216" w:hanging="216"/>
        <w:rPr>
          <w:lang w:val="en-US"/>
        </w:rPr>
      </w:pPr>
    </w:p>
    <w:p w:rsidR="00AF4920" w:rsidRPr="00AF4920" w:rsidRDefault="00AF4920" w:rsidP="00CF25C6">
      <w:pPr>
        <w:pStyle w:val="CorpoA"/>
        <w:widowControl w:val="0"/>
        <w:rPr>
          <w:rFonts w:ascii="Arial" w:eastAsia="Arial Unicode MS" w:hAnsi="Arial" w:cs="Arial"/>
          <w:b/>
        </w:rPr>
      </w:pPr>
    </w:p>
    <w:p w:rsidR="00A74219" w:rsidRDefault="00A74219" w:rsidP="00C0103E">
      <w:pPr>
        <w:pStyle w:val="DidefaultA"/>
        <w:rPr>
          <w:rFonts w:ascii="Times New Roman" w:hAnsi="Times New Roman"/>
          <w:sz w:val="24"/>
          <w:szCs w:val="24"/>
        </w:rPr>
      </w:pPr>
    </w:p>
    <w:sectPr w:rsidR="00A74219" w:rsidSect="002723C9">
      <w:footerReference w:type="default" r:id="rId8"/>
      <w:pgSz w:w="16840" w:h="11900" w:orient="landscape"/>
      <w:pgMar w:top="1134" w:right="1134" w:bottom="1134" w:left="1134" w:header="709" w:footer="851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B5F3B" w:rsidRDefault="00DB5F3B">
      <w:pPr>
        <w:spacing w:after="0" w:line="240" w:lineRule="auto"/>
      </w:pPr>
      <w:r>
        <w:separator/>
      </w:r>
    </w:p>
  </w:endnote>
  <w:endnote w:type="continuationSeparator" w:id="0">
    <w:p w:rsidR="00DB5F3B" w:rsidRDefault="00DB5F3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dvPS44A44B">
    <w:altName w:val="Times New Roman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76961474"/>
      <w:docPartObj>
        <w:docPartGallery w:val="Page Numbers (Bottom of Page)"/>
        <w:docPartUnique/>
      </w:docPartObj>
    </w:sdtPr>
    <w:sdtEndPr/>
    <w:sdtContent>
      <w:p w:rsidR="00D70E5A" w:rsidRDefault="00D70E5A">
        <w:pPr>
          <w:pStyle w:val="Pidipa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9043C">
          <w:rPr>
            <w:noProof/>
          </w:rPr>
          <w:t>37</w:t>
        </w:r>
        <w:r>
          <w:fldChar w:fldCharType="end"/>
        </w:r>
      </w:p>
    </w:sdtContent>
  </w:sdt>
  <w:p w:rsidR="00D70E5A" w:rsidRDefault="00D70E5A">
    <w:pPr>
      <w:pStyle w:val="Intestazioneepidipa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B5F3B" w:rsidRDefault="00DB5F3B">
      <w:pPr>
        <w:spacing w:after="0" w:line="240" w:lineRule="auto"/>
      </w:pPr>
      <w:r>
        <w:separator/>
      </w:r>
    </w:p>
  </w:footnote>
  <w:footnote w:type="continuationSeparator" w:id="0">
    <w:p w:rsidR="00DB5F3B" w:rsidRDefault="00DB5F3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9A2E28"/>
    <w:multiLevelType w:val="hybridMultilevel"/>
    <w:tmpl w:val="E7F2DC74"/>
    <w:lvl w:ilvl="0" w:tplc="0410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063E223C"/>
    <w:multiLevelType w:val="hybridMultilevel"/>
    <w:tmpl w:val="1BA6EE20"/>
    <w:styleLink w:val="Numerato"/>
    <w:lvl w:ilvl="0" w:tplc="D33E9844">
      <w:start w:val="1"/>
      <w:numFmt w:val="decimal"/>
      <w:lvlText w:val="%1."/>
      <w:lvlJc w:val="left"/>
      <w:pPr>
        <w:ind w:left="425" w:hanging="42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ED0EC466">
      <w:start w:val="1"/>
      <w:numFmt w:val="decimal"/>
      <w:lvlText w:val="%2."/>
      <w:lvlJc w:val="left"/>
      <w:pPr>
        <w:ind w:left="785" w:hanging="42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1A4A01C2">
      <w:start w:val="1"/>
      <w:numFmt w:val="decimal"/>
      <w:lvlText w:val="%3."/>
      <w:lvlJc w:val="left"/>
      <w:pPr>
        <w:ind w:left="1145" w:hanging="42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B87E27E8">
      <w:start w:val="1"/>
      <w:numFmt w:val="decimal"/>
      <w:lvlText w:val="%4."/>
      <w:lvlJc w:val="left"/>
      <w:pPr>
        <w:ind w:left="1505" w:hanging="42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4944097E">
      <w:start w:val="1"/>
      <w:numFmt w:val="decimal"/>
      <w:lvlText w:val="%5."/>
      <w:lvlJc w:val="left"/>
      <w:pPr>
        <w:ind w:left="1865" w:hanging="42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9C0CF43A">
      <w:start w:val="1"/>
      <w:numFmt w:val="decimal"/>
      <w:lvlText w:val="%6."/>
      <w:lvlJc w:val="left"/>
      <w:pPr>
        <w:ind w:left="2225" w:hanging="42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12FA6A4A">
      <w:start w:val="1"/>
      <w:numFmt w:val="decimal"/>
      <w:lvlText w:val="%7."/>
      <w:lvlJc w:val="left"/>
      <w:pPr>
        <w:ind w:left="2585" w:hanging="42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36FCD92A">
      <w:start w:val="1"/>
      <w:numFmt w:val="decimal"/>
      <w:lvlText w:val="%8."/>
      <w:lvlJc w:val="left"/>
      <w:pPr>
        <w:ind w:left="2945" w:hanging="42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BB309B6C">
      <w:start w:val="1"/>
      <w:numFmt w:val="decimal"/>
      <w:lvlText w:val="%9."/>
      <w:lvlJc w:val="left"/>
      <w:pPr>
        <w:ind w:left="3305" w:hanging="42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" w15:restartNumberingAfterBreak="0">
    <w:nsid w:val="191D137B"/>
    <w:multiLevelType w:val="hybridMultilevel"/>
    <w:tmpl w:val="1BA6EE20"/>
    <w:numStyleLink w:val="Numerato"/>
  </w:abstractNum>
  <w:abstractNum w:abstractNumId="3" w15:restartNumberingAfterBreak="0">
    <w:nsid w:val="28F90F21"/>
    <w:multiLevelType w:val="hybridMultilevel"/>
    <w:tmpl w:val="636C8222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EC1620"/>
    <w:multiLevelType w:val="hybridMultilevel"/>
    <w:tmpl w:val="7F94C4FA"/>
    <w:numStyleLink w:val="Puntoelenco1"/>
  </w:abstractNum>
  <w:abstractNum w:abstractNumId="5" w15:restartNumberingAfterBreak="0">
    <w:nsid w:val="43607F62"/>
    <w:multiLevelType w:val="hybridMultilevel"/>
    <w:tmpl w:val="4A5063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EA566F6"/>
    <w:multiLevelType w:val="hybridMultilevel"/>
    <w:tmpl w:val="89167EBC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B45D3A"/>
    <w:multiLevelType w:val="hybridMultilevel"/>
    <w:tmpl w:val="7F94C4FA"/>
    <w:styleLink w:val="Puntoelenco1"/>
    <w:lvl w:ilvl="0" w:tplc="30FE0E82">
      <w:start w:val="1"/>
      <w:numFmt w:val="bullet"/>
      <w:lvlText w:val="•"/>
      <w:lvlJc w:val="left"/>
      <w:pPr>
        <w:ind w:left="291" w:hanging="291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EFECD9A2">
      <w:start w:val="1"/>
      <w:numFmt w:val="bullet"/>
      <w:lvlText w:val="•"/>
      <w:lvlJc w:val="left"/>
      <w:pPr>
        <w:ind w:left="471" w:hanging="291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A8EC05D2">
      <w:start w:val="1"/>
      <w:numFmt w:val="bullet"/>
      <w:lvlText w:val="•"/>
      <w:lvlJc w:val="left"/>
      <w:pPr>
        <w:ind w:left="651" w:hanging="291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A1D636CE">
      <w:start w:val="1"/>
      <w:numFmt w:val="bullet"/>
      <w:lvlText w:val="•"/>
      <w:lvlJc w:val="left"/>
      <w:pPr>
        <w:ind w:left="831" w:hanging="291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C6F2D418">
      <w:start w:val="1"/>
      <w:numFmt w:val="bullet"/>
      <w:lvlText w:val="•"/>
      <w:lvlJc w:val="left"/>
      <w:pPr>
        <w:ind w:left="1011" w:hanging="291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3ECC9274">
      <w:start w:val="1"/>
      <w:numFmt w:val="bullet"/>
      <w:lvlText w:val="•"/>
      <w:lvlJc w:val="left"/>
      <w:pPr>
        <w:ind w:left="1191" w:hanging="291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09880A2C">
      <w:start w:val="1"/>
      <w:numFmt w:val="bullet"/>
      <w:lvlText w:val="•"/>
      <w:lvlJc w:val="left"/>
      <w:pPr>
        <w:ind w:left="1371" w:hanging="291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7F8A7648">
      <w:start w:val="1"/>
      <w:numFmt w:val="bullet"/>
      <w:lvlText w:val="•"/>
      <w:lvlJc w:val="left"/>
      <w:pPr>
        <w:ind w:left="1551" w:hanging="291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1F2AD606">
      <w:start w:val="1"/>
      <w:numFmt w:val="bullet"/>
      <w:lvlText w:val="•"/>
      <w:lvlJc w:val="left"/>
      <w:pPr>
        <w:ind w:left="1731" w:hanging="291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8" w15:restartNumberingAfterBreak="0">
    <w:nsid w:val="63AD359C"/>
    <w:multiLevelType w:val="hybridMultilevel"/>
    <w:tmpl w:val="715AFE28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4D048F8"/>
    <w:multiLevelType w:val="hybridMultilevel"/>
    <w:tmpl w:val="719276FC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70E5996"/>
    <w:multiLevelType w:val="hybridMultilevel"/>
    <w:tmpl w:val="21B8FB56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ECB36B0"/>
    <w:multiLevelType w:val="multilevel"/>
    <w:tmpl w:val="64101E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74AB1387"/>
    <w:multiLevelType w:val="hybridMultilevel"/>
    <w:tmpl w:val="41FA94A6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98E0778"/>
    <w:multiLevelType w:val="hybridMultilevel"/>
    <w:tmpl w:val="4A46ED3C"/>
    <w:lvl w:ilvl="0" w:tplc="0410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EB95DCE"/>
    <w:multiLevelType w:val="hybridMultilevel"/>
    <w:tmpl w:val="D8EED1E0"/>
    <w:lvl w:ilvl="0" w:tplc="0410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4"/>
  </w:num>
  <w:num w:numId="3">
    <w:abstractNumId w:val="4"/>
    <w:lvlOverride w:ilvl="0">
      <w:lvl w:ilvl="0" w:tplc="CB54ED30">
        <w:start w:val="1"/>
        <w:numFmt w:val="bullet"/>
        <w:lvlText w:val="•"/>
        <w:lvlJc w:val="left"/>
        <w:pPr>
          <w:ind w:left="21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E97E16BC">
        <w:start w:val="1"/>
        <w:numFmt w:val="bullet"/>
        <w:lvlText w:val="•"/>
        <w:lvlJc w:val="left"/>
        <w:pPr>
          <w:ind w:left="39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8C2CE21A">
        <w:start w:val="1"/>
        <w:numFmt w:val="bullet"/>
        <w:lvlText w:val="•"/>
        <w:lvlJc w:val="left"/>
        <w:pPr>
          <w:ind w:left="57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B05C430A">
        <w:start w:val="1"/>
        <w:numFmt w:val="bullet"/>
        <w:lvlText w:val="•"/>
        <w:lvlJc w:val="left"/>
        <w:pPr>
          <w:ind w:left="75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4D063DB0">
        <w:start w:val="1"/>
        <w:numFmt w:val="bullet"/>
        <w:lvlText w:val="•"/>
        <w:lvlJc w:val="left"/>
        <w:pPr>
          <w:ind w:left="93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DAEAD068">
        <w:start w:val="1"/>
        <w:numFmt w:val="bullet"/>
        <w:lvlText w:val="•"/>
        <w:lvlJc w:val="left"/>
        <w:pPr>
          <w:ind w:left="111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A2AAFCDC">
        <w:start w:val="1"/>
        <w:numFmt w:val="bullet"/>
        <w:lvlText w:val="•"/>
        <w:lvlJc w:val="left"/>
        <w:pPr>
          <w:ind w:left="129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40E877F2">
        <w:start w:val="1"/>
        <w:numFmt w:val="bullet"/>
        <w:lvlText w:val="•"/>
        <w:lvlJc w:val="left"/>
        <w:pPr>
          <w:ind w:left="147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FB84AE38">
        <w:start w:val="1"/>
        <w:numFmt w:val="bullet"/>
        <w:lvlText w:val="•"/>
        <w:lvlJc w:val="left"/>
        <w:pPr>
          <w:ind w:left="165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4"/>
    <w:lvlOverride w:ilvl="0">
      <w:lvl w:ilvl="0" w:tplc="CB54ED30">
        <w:start w:val="1"/>
        <w:numFmt w:val="bullet"/>
        <w:lvlText w:val="•"/>
        <w:lvlJc w:val="left"/>
        <w:pPr>
          <w:ind w:left="21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E97E16BC">
        <w:start w:val="1"/>
        <w:numFmt w:val="bullet"/>
        <w:lvlText w:val="•"/>
        <w:lvlJc w:val="left"/>
        <w:pPr>
          <w:ind w:left="39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8C2CE21A">
        <w:start w:val="1"/>
        <w:numFmt w:val="bullet"/>
        <w:lvlText w:val="•"/>
        <w:lvlJc w:val="left"/>
        <w:pPr>
          <w:ind w:left="57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B05C430A">
        <w:start w:val="1"/>
        <w:numFmt w:val="bullet"/>
        <w:lvlText w:val="•"/>
        <w:lvlJc w:val="left"/>
        <w:pPr>
          <w:ind w:left="75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4D063DB0">
        <w:start w:val="1"/>
        <w:numFmt w:val="bullet"/>
        <w:lvlText w:val="•"/>
        <w:lvlJc w:val="left"/>
        <w:pPr>
          <w:ind w:left="93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DAEAD068">
        <w:start w:val="1"/>
        <w:numFmt w:val="bullet"/>
        <w:lvlText w:val="•"/>
        <w:lvlJc w:val="left"/>
        <w:pPr>
          <w:ind w:left="111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A2AAFCDC">
        <w:start w:val="1"/>
        <w:numFmt w:val="bullet"/>
        <w:lvlText w:val="•"/>
        <w:lvlJc w:val="left"/>
        <w:pPr>
          <w:ind w:left="129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40E877F2">
        <w:start w:val="1"/>
        <w:numFmt w:val="bullet"/>
        <w:lvlText w:val="•"/>
        <w:lvlJc w:val="left"/>
        <w:pPr>
          <w:ind w:left="147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FB84AE38">
        <w:start w:val="1"/>
        <w:numFmt w:val="bullet"/>
        <w:lvlText w:val="•"/>
        <w:lvlJc w:val="left"/>
        <w:pPr>
          <w:ind w:left="1653" w:hanging="213"/>
        </w:pPr>
        <w:rPr>
          <w:rFonts w:ascii="Times" w:eastAsia="Times" w:hAnsi="Times" w:cs="Time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1"/>
  </w:num>
  <w:num w:numId="6">
    <w:abstractNumId w:val="2"/>
  </w:num>
  <w:num w:numId="7">
    <w:abstractNumId w:val="2"/>
    <w:lvlOverride w:ilvl="0">
      <w:lvl w:ilvl="0" w:tplc="DE5E7372">
        <w:start w:val="1"/>
        <w:numFmt w:val="decimal"/>
        <w:lvlText w:val="%1."/>
        <w:lvlJc w:val="left"/>
        <w:pPr>
          <w:ind w:left="425" w:hanging="425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4B240E5A">
        <w:start w:val="1"/>
        <w:numFmt w:val="decimal"/>
        <w:lvlText w:val="%2."/>
        <w:lvlJc w:val="left"/>
        <w:pPr>
          <w:ind w:left="785" w:hanging="425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E968D52E">
        <w:start w:val="1"/>
        <w:numFmt w:val="decimal"/>
        <w:lvlText w:val="%3."/>
        <w:lvlJc w:val="left"/>
        <w:pPr>
          <w:ind w:left="1145" w:hanging="425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0610F418">
        <w:start w:val="1"/>
        <w:numFmt w:val="decimal"/>
        <w:lvlText w:val="%4."/>
        <w:lvlJc w:val="left"/>
        <w:pPr>
          <w:ind w:left="1505" w:hanging="425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087A9DD8">
        <w:start w:val="1"/>
        <w:numFmt w:val="decimal"/>
        <w:lvlText w:val="%5."/>
        <w:lvlJc w:val="left"/>
        <w:pPr>
          <w:ind w:left="1865" w:hanging="425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13B08FD4">
        <w:start w:val="1"/>
        <w:numFmt w:val="decimal"/>
        <w:lvlText w:val="%6."/>
        <w:lvlJc w:val="left"/>
        <w:pPr>
          <w:ind w:left="2225" w:hanging="425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3A36B694">
        <w:start w:val="1"/>
        <w:numFmt w:val="decimal"/>
        <w:lvlText w:val="%7."/>
        <w:lvlJc w:val="left"/>
        <w:pPr>
          <w:ind w:left="2585" w:hanging="425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E89EACCC">
        <w:start w:val="1"/>
        <w:numFmt w:val="decimal"/>
        <w:lvlText w:val="%8."/>
        <w:lvlJc w:val="left"/>
        <w:pPr>
          <w:ind w:left="2945" w:hanging="425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93E67C10">
        <w:start w:val="1"/>
        <w:numFmt w:val="decimal"/>
        <w:lvlText w:val="%9."/>
        <w:lvlJc w:val="left"/>
        <w:pPr>
          <w:ind w:left="3305" w:hanging="425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5"/>
  </w:num>
  <w:num w:numId="9">
    <w:abstractNumId w:val="8"/>
  </w:num>
  <w:num w:numId="10">
    <w:abstractNumId w:val="10"/>
  </w:num>
  <w:num w:numId="11">
    <w:abstractNumId w:val="3"/>
  </w:num>
  <w:num w:numId="12">
    <w:abstractNumId w:val="14"/>
  </w:num>
  <w:num w:numId="13">
    <w:abstractNumId w:val="9"/>
  </w:num>
  <w:num w:numId="14">
    <w:abstractNumId w:val="6"/>
  </w:num>
  <w:num w:numId="15">
    <w:abstractNumId w:val="0"/>
  </w:num>
  <w:num w:numId="16">
    <w:abstractNumId w:val="12"/>
  </w:num>
  <w:num w:numId="17">
    <w:abstractNumId w:val="13"/>
  </w:num>
  <w:num w:numId="18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00"/>
  <w:activeWritingStyle w:appName="MSWord" w:lang="it-IT" w:vendorID="64" w:dllVersion="131078" w:nlCheck="1" w:checkStyle="0"/>
  <w:activeWritingStyle w:appName="MSWord" w:lang="en-US" w:vendorID="64" w:dllVersion="131078" w:nlCheck="1" w:checkStyle="1"/>
  <w:activeWritingStyle w:appName="MSWord" w:lang="de-DE" w:vendorID="64" w:dllVersion="131078" w:nlCheck="1" w:checkStyle="1"/>
  <w:activeWritingStyle w:appName="MSWord" w:lang="en-GB" w:vendorID="64" w:dllVersion="131078" w:nlCheck="1" w:checkStyle="1"/>
  <w:defaultTabStop w:val="720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IDS&lt;/Style&gt;&lt;LeftDelim&gt;{&lt;/LeftDelim&gt;&lt;RightDelim&gt;}&lt;/RightDelim&gt;&lt;FontName&gt;Helvetic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95swvxz0fasv6ezfxiv2falvdz9vswzxax0&quot;&gt;My EndNote Library&lt;record-ids&gt;&lt;item&gt;573&lt;/item&gt;&lt;item&gt;574&lt;/item&gt;&lt;item&gt;575&lt;/item&gt;&lt;item&gt;576&lt;/item&gt;&lt;item&gt;577&lt;/item&gt;&lt;item&gt;578&lt;/item&gt;&lt;item&gt;579&lt;/item&gt;&lt;item&gt;580&lt;/item&gt;&lt;item&gt;581&lt;/item&gt;&lt;item&gt;582&lt;/item&gt;&lt;item&gt;583&lt;/item&gt;&lt;item&gt;584&lt;/item&gt;&lt;item&gt;585&lt;/item&gt;&lt;item&gt;587&lt;/item&gt;&lt;item&gt;588&lt;/item&gt;&lt;item&gt;589&lt;/item&gt;&lt;item&gt;590&lt;/item&gt;&lt;item&gt;591&lt;/item&gt;&lt;item&gt;592&lt;/item&gt;&lt;item&gt;593&lt;/item&gt;&lt;item&gt;594&lt;/item&gt;&lt;item&gt;595&lt;/item&gt;&lt;item&gt;596&lt;/item&gt;&lt;item&gt;598&lt;/item&gt;&lt;item&gt;599&lt;/item&gt;&lt;item&gt;600&lt;/item&gt;&lt;item&gt;601&lt;/item&gt;&lt;item&gt;602&lt;/item&gt;&lt;item&gt;603&lt;/item&gt;&lt;item&gt;604&lt;/item&gt;&lt;item&gt;605&lt;/item&gt;&lt;item&gt;606&lt;/item&gt;&lt;item&gt;607&lt;/item&gt;&lt;item&gt;608&lt;/item&gt;&lt;item&gt;609&lt;/item&gt;&lt;item&gt;610&lt;/item&gt;&lt;item&gt;611&lt;/item&gt;&lt;item&gt;612&lt;/item&gt;&lt;item&gt;613&lt;/item&gt;&lt;item&gt;614&lt;/item&gt;&lt;item&gt;615&lt;/item&gt;&lt;item&gt;616&lt;/item&gt;&lt;item&gt;617&lt;/item&gt;&lt;item&gt;618&lt;/item&gt;&lt;item&gt;619&lt;/item&gt;&lt;item&gt;620&lt;/item&gt;&lt;item&gt;621&lt;/item&gt;&lt;item&gt;622&lt;/item&gt;&lt;item&gt;623&lt;/item&gt;&lt;item&gt;624&lt;/item&gt;&lt;item&gt;625&lt;/item&gt;&lt;item&gt;626&lt;/item&gt;&lt;item&gt;627&lt;/item&gt;&lt;item&gt;628&lt;/item&gt;&lt;item&gt;629&lt;/item&gt;&lt;item&gt;630&lt;/item&gt;&lt;item&gt;631&lt;/item&gt;&lt;item&gt;632&lt;/item&gt;&lt;item&gt;633&lt;/item&gt;&lt;item&gt;634&lt;/item&gt;&lt;item&gt;635&lt;/item&gt;&lt;item&gt;636&lt;/item&gt;&lt;item&gt;637&lt;/item&gt;&lt;item&gt;638&lt;/item&gt;&lt;item&gt;639&lt;/item&gt;&lt;item&gt;640&lt;/item&gt;&lt;item&gt;641&lt;/item&gt;&lt;item&gt;642&lt;/item&gt;&lt;item&gt;643&lt;/item&gt;&lt;item&gt;644&lt;/item&gt;&lt;item&gt;645&lt;/item&gt;&lt;item&gt;646&lt;/item&gt;&lt;item&gt;647&lt;/item&gt;&lt;item&gt;648&lt;/item&gt;&lt;item&gt;649&lt;/item&gt;&lt;item&gt;650&lt;/item&gt;&lt;item&gt;651&lt;/item&gt;&lt;item&gt;652&lt;/item&gt;&lt;item&gt;653&lt;/item&gt;&lt;item&gt;654&lt;/item&gt;&lt;item&gt;655&lt;/item&gt;&lt;item&gt;656&lt;/item&gt;&lt;item&gt;657&lt;/item&gt;&lt;item&gt;659&lt;/item&gt;&lt;item&gt;661&lt;/item&gt;&lt;item&gt;662&lt;/item&gt;&lt;item&gt;664&lt;/item&gt;&lt;item&gt;665&lt;/item&gt;&lt;item&gt;666&lt;/item&gt;&lt;item&gt;667&lt;/item&gt;&lt;item&gt;668&lt;/item&gt;&lt;item&gt;669&lt;/item&gt;&lt;item&gt;670&lt;/item&gt;&lt;item&gt;671&lt;/item&gt;&lt;item&gt;672&lt;/item&gt;&lt;item&gt;673&lt;/item&gt;&lt;item&gt;674&lt;/item&gt;&lt;item&gt;675&lt;/item&gt;&lt;item&gt;676&lt;/item&gt;&lt;item&gt;677&lt;/item&gt;&lt;item&gt;679&lt;/item&gt;&lt;item&gt;680&lt;/item&gt;&lt;item&gt;681&lt;/item&gt;&lt;item&gt;682&lt;/item&gt;&lt;item&gt;683&lt;/item&gt;&lt;item&gt;684&lt;/item&gt;&lt;item&gt;685&lt;/item&gt;&lt;item&gt;686&lt;/item&gt;&lt;item&gt;687&lt;/item&gt;&lt;item&gt;712&lt;/item&gt;&lt;item&gt;713&lt;/item&gt;&lt;/record-ids&gt;&lt;/item&gt;&lt;/Libraries&gt;"/>
  </w:docVars>
  <w:rsids>
    <w:rsidRoot w:val="00A74219"/>
    <w:rsid w:val="00012FE3"/>
    <w:rsid w:val="00026770"/>
    <w:rsid w:val="000343EB"/>
    <w:rsid w:val="00040716"/>
    <w:rsid w:val="00050059"/>
    <w:rsid w:val="00060361"/>
    <w:rsid w:val="0007026A"/>
    <w:rsid w:val="00074D61"/>
    <w:rsid w:val="000A1E75"/>
    <w:rsid w:val="000A51BA"/>
    <w:rsid w:val="000B33C7"/>
    <w:rsid w:val="000B5384"/>
    <w:rsid w:val="000C3883"/>
    <w:rsid w:val="000D2F6A"/>
    <w:rsid w:val="000F1FF9"/>
    <w:rsid w:val="000F7AD3"/>
    <w:rsid w:val="00121978"/>
    <w:rsid w:val="00123F8D"/>
    <w:rsid w:val="00125DF5"/>
    <w:rsid w:val="00127E8A"/>
    <w:rsid w:val="00176DA6"/>
    <w:rsid w:val="001906CC"/>
    <w:rsid w:val="001934AC"/>
    <w:rsid w:val="001B466A"/>
    <w:rsid w:val="001B7089"/>
    <w:rsid w:val="001C1A91"/>
    <w:rsid w:val="001C3EC8"/>
    <w:rsid w:val="001C6AB8"/>
    <w:rsid w:val="001D176A"/>
    <w:rsid w:val="001E5E16"/>
    <w:rsid w:val="001F2A88"/>
    <w:rsid w:val="001F5F8E"/>
    <w:rsid w:val="00200D05"/>
    <w:rsid w:val="00216C5F"/>
    <w:rsid w:val="00227BA1"/>
    <w:rsid w:val="002324FE"/>
    <w:rsid w:val="00256617"/>
    <w:rsid w:val="00263C7D"/>
    <w:rsid w:val="002651FA"/>
    <w:rsid w:val="00265ECB"/>
    <w:rsid w:val="00270AAE"/>
    <w:rsid w:val="002723C9"/>
    <w:rsid w:val="002873F3"/>
    <w:rsid w:val="002C054B"/>
    <w:rsid w:val="002C2681"/>
    <w:rsid w:val="002C27B9"/>
    <w:rsid w:val="002D78B6"/>
    <w:rsid w:val="00304902"/>
    <w:rsid w:val="00306DCB"/>
    <w:rsid w:val="003074C1"/>
    <w:rsid w:val="00322651"/>
    <w:rsid w:val="00345364"/>
    <w:rsid w:val="003464A1"/>
    <w:rsid w:val="00352633"/>
    <w:rsid w:val="00381231"/>
    <w:rsid w:val="00387BC3"/>
    <w:rsid w:val="0039043C"/>
    <w:rsid w:val="00396084"/>
    <w:rsid w:val="003A14DE"/>
    <w:rsid w:val="003B5492"/>
    <w:rsid w:val="003B61C8"/>
    <w:rsid w:val="003C2ECA"/>
    <w:rsid w:val="003C304E"/>
    <w:rsid w:val="003C6F49"/>
    <w:rsid w:val="003D0183"/>
    <w:rsid w:val="003E16F5"/>
    <w:rsid w:val="004015B7"/>
    <w:rsid w:val="00413204"/>
    <w:rsid w:val="0041356C"/>
    <w:rsid w:val="00430904"/>
    <w:rsid w:val="00444F8F"/>
    <w:rsid w:val="004551E0"/>
    <w:rsid w:val="004555DF"/>
    <w:rsid w:val="0045592A"/>
    <w:rsid w:val="00456000"/>
    <w:rsid w:val="00464AF7"/>
    <w:rsid w:val="00465303"/>
    <w:rsid w:val="0047676E"/>
    <w:rsid w:val="00480BDB"/>
    <w:rsid w:val="00493689"/>
    <w:rsid w:val="0049676F"/>
    <w:rsid w:val="004A07D1"/>
    <w:rsid w:val="004A23FD"/>
    <w:rsid w:val="004C01C7"/>
    <w:rsid w:val="004C40DB"/>
    <w:rsid w:val="004D2D37"/>
    <w:rsid w:val="004D3A1C"/>
    <w:rsid w:val="004E253F"/>
    <w:rsid w:val="004E6A99"/>
    <w:rsid w:val="004F2CBD"/>
    <w:rsid w:val="005244E1"/>
    <w:rsid w:val="005251A1"/>
    <w:rsid w:val="0052782B"/>
    <w:rsid w:val="0053055C"/>
    <w:rsid w:val="00531C73"/>
    <w:rsid w:val="005573E5"/>
    <w:rsid w:val="005629F3"/>
    <w:rsid w:val="0057263B"/>
    <w:rsid w:val="0057654E"/>
    <w:rsid w:val="00576A0B"/>
    <w:rsid w:val="005823A0"/>
    <w:rsid w:val="00583460"/>
    <w:rsid w:val="0058610A"/>
    <w:rsid w:val="00593CC7"/>
    <w:rsid w:val="005A375C"/>
    <w:rsid w:val="005C3AF1"/>
    <w:rsid w:val="005E29C2"/>
    <w:rsid w:val="005F1359"/>
    <w:rsid w:val="005F51F8"/>
    <w:rsid w:val="00600A0E"/>
    <w:rsid w:val="0061429E"/>
    <w:rsid w:val="0061667E"/>
    <w:rsid w:val="00621BEB"/>
    <w:rsid w:val="00630811"/>
    <w:rsid w:val="00633FF7"/>
    <w:rsid w:val="00636D3E"/>
    <w:rsid w:val="00637C81"/>
    <w:rsid w:val="00643B5E"/>
    <w:rsid w:val="00653983"/>
    <w:rsid w:val="00661E84"/>
    <w:rsid w:val="00673ACC"/>
    <w:rsid w:val="00682812"/>
    <w:rsid w:val="00682CCD"/>
    <w:rsid w:val="00685269"/>
    <w:rsid w:val="00687FBF"/>
    <w:rsid w:val="006977AA"/>
    <w:rsid w:val="006B65C2"/>
    <w:rsid w:val="006C64C2"/>
    <w:rsid w:val="006E1855"/>
    <w:rsid w:val="006E56C4"/>
    <w:rsid w:val="006E6D7E"/>
    <w:rsid w:val="007277CD"/>
    <w:rsid w:val="007427A6"/>
    <w:rsid w:val="00752E3F"/>
    <w:rsid w:val="00760D24"/>
    <w:rsid w:val="007616F1"/>
    <w:rsid w:val="00763C01"/>
    <w:rsid w:val="00776318"/>
    <w:rsid w:val="00790796"/>
    <w:rsid w:val="007963ED"/>
    <w:rsid w:val="0079786C"/>
    <w:rsid w:val="007A4D28"/>
    <w:rsid w:val="007A67C4"/>
    <w:rsid w:val="007D033F"/>
    <w:rsid w:val="007D24E6"/>
    <w:rsid w:val="007D269E"/>
    <w:rsid w:val="007E35D0"/>
    <w:rsid w:val="00806528"/>
    <w:rsid w:val="00820BDB"/>
    <w:rsid w:val="00826B3D"/>
    <w:rsid w:val="00827028"/>
    <w:rsid w:val="00835D10"/>
    <w:rsid w:val="0084244B"/>
    <w:rsid w:val="008745D5"/>
    <w:rsid w:val="00891330"/>
    <w:rsid w:val="00896710"/>
    <w:rsid w:val="00897F24"/>
    <w:rsid w:val="008A111F"/>
    <w:rsid w:val="008A45DC"/>
    <w:rsid w:val="008C2876"/>
    <w:rsid w:val="008D488D"/>
    <w:rsid w:val="008D4B99"/>
    <w:rsid w:val="008D5CF5"/>
    <w:rsid w:val="008F001F"/>
    <w:rsid w:val="008F0145"/>
    <w:rsid w:val="008F2EC1"/>
    <w:rsid w:val="00913F6B"/>
    <w:rsid w:val="00927D53"/>
    <w:rsid w:val="00937F83"/>
    <w:rsid w:val="009430F1"/>
    <w:rsid w:val="009604BC"/>
    <w:rsid w:val="00966C75"/>
    <w:rsid w:val="00970AC7"/>
    <w:rsid w:val="0099266B"/>
    <w:rsid w:val="009A2450"/>
    <w:rsid w:val="009B07BC"/>
    <w:rsid w:val="009B22E7"/>
    <w:rsid w:val="009B5975"/>
    <w:rsid w:val="009B7237"/>
    <w:rsid w:val="009B7FF2"/>
    <w:rsid w:val="009C7E4D"/>
    <w:rsid w:val="009C7FFC"/>
    <w:rsid w:val="009D2226"/>
    <w:rsid w:val="009E301F"/>
    <w:rsid w:val="009F0C44"/>
    <w:rsid w:val="009F1708"/>
    <w:rsid w:val="00A04D92"/>
    <w:rsid w:val="00A43D71"/>
    <w:rsid w:val="00A51905"/>
    <w:rsid w:val="00A63627"/>
    <w:rsid w:val="00A7106B"/>
    <w:rsid w:val="00A73695"/>
    <w:rsid w:val="00A74219"/>
    <w:rsid w:val="00A74807"/>
    <w:rsid w:val="00A83BD5"/>
    <w:rsid w:val="00A93122"/>
    <w:rsid w:val="00AA1FF2"/>
    <w:rsid w:val="00AA2AA1"/>
    <w:rsid w:val="00AB277B"/>
    <w:rsid w:val="00AB5251"/>
    <w:rsid w:val="00AC0B80"/>
    <w:rsid w:val="00AC2463"/>
    <w:rsid w:val="00AC585C"/>
    <w:rsid w:val="00AE743B"/>
    <w:rsid w:val="00AF4920"/>
    <w:rsid w:val="00AF7B0F"/>
    <w:rsid w:val="00B065DD"/>
    <w:rsid w:val="00B07249"/>
    <w:rsid w:val="00B1374B"/>
    <w:rsid w:val="00B14DC7"/>
    <w:rsid w:val="00B40236"/>
    <w:rsid w:val="00B43849"/>
    <w:rsid w:val="00B47C5B"/>
    <w:rsid w:val="00B50929"/>
    <w:rsid w:val="00B5163A"/>
    <w:rsid w:val="00B537A8"/>
    <w:rsid w:val="00B54F40"/>
    <w:rsid w:val="00B61761"/>
    <w:rsid w:val="00B7180C"/>
    <w:rsid w:val="00B7323F"/>
    <w:rsid w:val="00B747CF"/>
    <w:rsid w:val="00BA2312"/>
    <w:rsid w:val="00BB533F"/>
    <w:rsid w:val="00BC1E7A"/>
    <w:rsid w:val="00BD18F4"/>
    <w:rsid w:val="00C0103E"/>
    <w:rsid w:val="00C0378E"/>
    <w:rsid w:val="00C10C57"/>
    <w:rsid w:val="00C21787"/>
    <w:rsid w:val="00C23EC2"/>
    <w:rsid w:val="00C33507"/>
    <w:rsid w:val="00C50A9C"/>
    <w:rsid w:val="00C57868"/>
    <w:rsid w:val="00C5789A"/>
    <w:rsid w:val="00C63F5C"/>
    <w:rsid w:val="00CB48C1"/>
    <w:rsid w:val="00CE4AD4"/>
    <w:rsid w:val="00CF25C6"/>
    <w:rsid w:val="00D14451"/>
    <w:rsid w:val="00D16ABD"/>
    <w:rsid w:val="00D233C4"/>
    <w:rsid w:val="00D25E07"/>
    <w:rsid w:val="00D35C9E"/>
    <w:rsid w:val="00D43D58"/>
    <w:rsid w:val="00D51989"/>
    <w:rsid w:val="00D53221"/>
    <w:rsid w:val="00D53FF9"/>
    <w:rsid w:val="00D56E73"/>
    <w:rsid w:val="00D60DF9"/>
    <w:rsid w:val="00D70E5A"/>
    <w:rsid w:val="00D7416E"/>
    <w:rsid w:val="00D822C0"/>
    <w:rsid w:val="00D84964"/>
    <w:rsid w:val="00D867B9"/>
    <w:rsid w:val="00D95D8B"/>
    <w:rsid w:val="00DA44A7"/>
    <w:rsid w:val="00DA558B"/>
    <w:rsid w:val="00DB56F6"/>
    <w:rsid w:val="00DB5F3B"/>
    <w:rsid w:val="00DC7D2E"/>
    <w:rsid w:val="00DD4AEA"/>
    <w:rsid w:val="00DE28FE"/>
    <w:rsid w:val="00DE544C"/>
    <w:rsid w:val="00DE7C0C"/>
    <w:rsid w:val="00DF050A"/>
    <w:rsid w:val="00E01F1E"/>
    <w:rsid w:val="00E0307D"/>
    <w:rsid w:val="00E10777"/>
    <w:rsid w:val="00E256BA"/>
    <w:rsid w:val="00E4321A"/>
    <w:rsid w:val="00E44C25"/>
    <w:rsid w:val="00E51B04"/>
    <w:rsid w:val="00E55C71"/>
    <w:rsid w:val="00E56F5E"/>
    <w:rsid w:val="00E67E64"/>
    <w:rsid w:val="00E80DF2"/>
    <w:rsid w:val="00E819A8"/>
    <w:rsid w:val="00E901DB"/>
    <w:rsid w:val="00E917BC"/>
    <w:rsid w:val="00E9259C"/>
    <w:rsid w:val="00EA1D6E"/>
    <w:rsid w:val="00EA3772"/>
    <w:rsid w:val="00EA3A3B"/>
    <w:rsid w:val="00EB2891"/>
    <w:rsid w:val="00EB6D7C"/>
    <w:rsid w:val="00EC315D"/>
    <w:rsid w:val="00ED00BE"/>
    <w:rsid w:val="00F2050D"/>
    <w:rsid w:val="00F27E29"/>
    <w:rsid w:val="00F3752C"/>
    <w:rsid w:val="00F41C4E"/>
    <w:rsid w:val="00F444A1"/>
    <w:rsid w:val="00F6704A"/>
    <w:rsid w:val="00F70DC5"/>
    <w:rsid w:val="00F70E5E"/>
    <w:rsid w:val="00F73AF8"/>
    <w:rsid w:val="00F822E2"/>
    <w:rsid w:val="00F82D48"/>
    <w:rsid w:val="00F9381E"/>
    <w:rsid w:val="00FA3132"/>
    <w:rsid w:val="00FB076D"/>
    <w:rsid w:val="00FB22A0"/>
    <w:rsid w:val="00FD2842"/>
    <w:rsid w:val="00FE0971"/>
    <w:rsid w:val="00FE3843"/>
    <w:rsid w:val="00FF1E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5:docId w15:val="{5C84A322-535D-45FE-B33F-ED7544D36B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Arial Unicode MS" w:hAnsi="Times New Roman" w:cs="Times New Roman"/>
        <w:bdr w:val="nil"/>
        <w:lang w:val="it-IT" w:eastAsia="it-IT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</w:rPr>
  </w:style>
  <w:style w:type="paragraph" w:styleId="Titolo1">
    <w:name w:val="heading 1"/>
    <w:basedOn w:val="Normale"/>
    <w:link w:val="Titolo1Carattere"/>
    <w:uiPriority w:val="9"/>
    <w:qFormat/>
    <w:rsid w:val="007A4D2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 w:line="240" w:lineRule="auto"/>
      <w:outlineLvl w:val="0"/>
    </w:pPr>
    <w:rPr>
      <w:rFonts w:ascii="Times" w:eastAsia="Arial Unicode MS" w:hAnsi="Times" w:cs="Times New Roman"/>
      <w:b/>
      <w:bCs/>
      <w:color w:val="auto"/>
      <w:kern w:val="36"/>
      <w:sz w:val="48"/>
      <w:szCs w:val="48"/>
      <w:bdr w:val="none" w:sz="0" w:space="0" w:color="auto"/>
      <w:lang w:eastAsia="en-US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styleId="Collegamentoipertestuale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Intestazioneepidipagina">
    <w:name w:val="Intestazione e piè di pagina"/>
    <w:pPr>
      <w:tabs>
        <w:tab w:val="right" w:pos="9020"/>
      </w:tabs>
    </w:pPr>
    <w:rPr>
      <w:rFonts w:ascii="Helvetica" w:hAnsi="Helvetica" w:cs="Arial Unicode MS"/>
      <w:color w:val="000000"/>
      <w:sz w:val="24"/>
      <w:szCs w:val="24"/>
    </w:rPr>
  </w:style>
  <w:style w:type="paragraph" w:customStyle="1" w:styleId="CorpoA">
    <w:name w:val="Corpo A"/>
    <w:link w:val="CorpoACarattere"/>
    <w:pPr>
      <w:spacing w:after="200" w:line="276" w:lineRule="auto"/>
    </w:pPr>
    <w:rPr>
      <w:rFonts w:ascii="Helvetica" w:eastAsia="Helvetica" w:hAnsi="Helvetica" w:cs="Helvetica"/>
      <w:color w:val="000000"/>
      <w:sz w:val="22"/>
      <w:szCs w:val="22"/>
      <w:u w:color="000000"/>
    </w:rPr>
  </w:style>
  <w:style w:type="paragraph" w:customStyle="1" w:styleId="Didefault">
    <w:name w:val="Di default"/>
    <w:rPr>
      <w:rFonts w:ascii="Helvetica" w:eastAsia="Helvetica" w:hAnsi="Helvetica" w:cs="Helvetica"/>
      <w:color w:val="000000"/>
      <w:sz w:val="22"/>
      <w:szCs w:val="22"/>
    </w:rPr>
  </w:style>
  <w:style w:type="paragraph" w:customStyle="1" w:styleId="DidefaultA">
    <w:name w:val="Di default A"/>
    <w:link w:val="DidefaultACarattere"/>
    <w:pPr>
      <w:spacing w:after="200" w:line="276" w:lineRule="auto"/>
    </w:pPr>
    <w:rPr>
      <w:rFonts w:ascii="Helvetica" w:hAnsi="Helvetica" w:cs="Arial Unicode MS"/>
      <w:color w:val="000000"/>
      <w:sz w:val="22"/>
      <w:szCs w:val="22"/>
      <w:u w:color="000000"/>
      <w:lang w:val="en-US"/>
    </w:rPr>
  </w:style>
  <w:style w:type="numbering" w:customStyle="1" w:styleId="Puntoelenco1">
    <w:name w:val="Punto elenco1"/>
    <w:pPr>
      <w:numPr>
        <w:numId w:val="1"/>
      </w:numPr>
    </w:pPr>
  </w:style>
  <w:style w:type="paragraph" w:customStyle="1" w:styleId="CorpoB">
    <w:name w:val="Corpo B"/>
    <w:pPr>
      <w:spacing w:after="200" w:line="276" w:lineRule="auto"/>
    </w:pPr>
    <w:rPr>
      <w:rFonts w:ascii="Helvetica" w:eastAsia="Helvetica" w:hAnsi="Helvetica" w:cs="Helvetica"/>
      <w:color w:val="000000"/>
      <w:sz w:val="22"/>
      <w:szCs w:val="22"/>
      <w:u w:color="000000"/>
    </w:rPr>
  </w:style>
  <w:style w:type="numbering" w:customStyle="1" w:styleId="Numerato">
    <w:name w:val="Numerato"/>
    <w:pPr>
      <w:numPr>
        <w:numId w:val="5"/>
      </w:numPr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Pr>
      <w:rFonts w:ascii="Calibri" w:eastAsia="Calibri" w:hAnsi="Calibri" w:cs="Calibri"/>
      <w:color w:val="000000"/>
      <w:u w:color="000000"/>
    </w:rPr>
  </w:style>
  <w:style w:type="character" w:styleId="Rimandocommento">
    <w:name w:val="annotation reference"/>
    <w:basedOn w:val="Carpredefinitoparagrafo"/>
    <w:uiPriority w:val="99"/>
    <w:semiHidden/>
    <w:unhideWhenUsed/>
    <w:rPr>
      <w:sz w:val="16"/>
      <w:szCs w:val="16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DA55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DA558B"/>
    <w:rPr>
      <w:rFonts w:ascii="Tahoma" w:eastAsia="Calibri" w:hAnsi="Tahoma" w:cs="Tahoma"/>
      <w:color w:val="000000"/>
      <w:sz w:val="16"/>
      <w:szCs w:val="16"/>
      <w:u w:color="000000"/>
    </w:rPr>
  </w:style>
  <w:style w:type="paragraph" w:styleId="Intestazione">
    <w:name w:val="header"/>
    <w:basedOn w:val="Normale"/>
    <w:link w:val="IntestazioneCarattere"/>
    <w:uiPriority w:val="99"/>
    <w:unhideWhenUsed/>
    <w:rsid w:val="00DA558B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DA558B"/>
    <w:rPr>
      <w:rFonts w:ascii="Calibri" w:eastAsia="Calibri" w:hAnsi="Calibri" w:cs="Calibri"/>
      <w:color w:val="000000"/>
      <w:sz w:val="22"/>
      <w:szCs w:val="22"/>
      <w:u w:color="000000"/>
    </w:rPr>
  </w:style>
  <w:style w:type="paragraph" w:styleId="Pidipagina">
    <w:name w:val="footer"/>
    <w:basedOn w:val="Normale"/>
    <w:link w:val="PidipaginaCarattere"/>
    <w:uiPriority w:val="99"/>
    <w:unhideWhenUsed/>
    <w:rsid w:val="00DA558B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DA558B"/>
    <w:rPr>
      <w:rFonts w:ascii="Calibri" w:eastAsia="Calibri" w:hAnsi="Calibri" w:cs="Calibri"/>
      <w:color w:val="000000"/>
      <w:sz w:val="22"/>
      <w:szCs w:val="22"/>
      <w:u w:color="00000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B54F40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B54F40"/>
    <w:rPr>
      <w:rFonts w:ascii="Calibri" w:eastAsia="Calibri" w:hAnsi="Calibri" w:cs="Calibri"/>
      <w:b/>
      <w:bCs/>
      <w:color w:val="000000"/>
      <w:u w:color="000000"/>
    </w:rPr>
  </w:style>
  <w:style w:type="paragraph" w:customStyle="1" w:styleId="EndNoteBibliographyTitle">
    <w:name w:val="EndNote Bibliography Title"/>
    <w:basedOn w:val="Normale"/>
    <w:link w:val="EndNoteBibliographyTitleCarattere"/>
    <w:rsid w:val="00C0103E"/>
    <w:pPr>
      <w:spacing w:after="0"/>
      <w:jc w:val="center"/>
    </w:pPr>
    <w:rPr>
      <w:rFonts w:ascii="Helvetica" w:hAnsi="Helvetica" w:cs="Helvetica"/>
      <w:noProof/>
    </w:rPr>
  </w:style>
  <w:style w:type="character" w:customStyle="1" w:styleId="DidefaultACarattere">
    <w:name w:val="Di default A Carattere"/>
    <w:basedOn w:val="Carpredefinitoparagrafo"/>
    <w:link w:val="DidefaultA"/>
    <w:rsid w:val="00C0103E"/>
    <w:rPr>
      <w:rFonts w:ascii="Helvetica" w:hAnsi="Helvetica" w:cs="Arial Unicode MS"/>
      <w:color w:val="000000"/>
      <w:sz w:val="22"/>
      <w:szCs w:val="22"/>
      <w:u w:color="000000"/>
      <w:lang w:val="en-US"/>
    </w:rPr>
  </w:style>
  <w:style w:type="character" w:customStyle="1" w:styleId="EndNoteBibliographyTitleCarattere">
    <w:name w:val="EndNote Bibliography Title Carattere"/>
    <w:basedOn w:val="DidefaultACarattere"/>
    <w:link w:val="EndNoteBibliographyTitle"/>
    <w:rsid w:val="00C0103E"/>
    <w:rPr>
      <w:rFonts w:ascii="Helvetica" w:eastAsia="Calibri" w:hAnsi="Helvetica" w:cs="Helvetica"/>
      <w:noProof/>
      <w:color w:val="000000"/>
      <w:sz w:val="22"/>
      <w:szCs w:val="22"/>
      <w:u w:color="000000"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C0103E"/>
    <w:pPr>
      <w:spacing w:line="240" w:lineRule="auto"/>
      <w:jc w:val="both"/>
    </w:pPr>
    <w:rPr>
      <w:rFonts w:ascii="Helvetica" w:hAnsi="Helvetica" w:cs="Helvetica"/>
      <w:noProof/>
    </w:rPr>
  </w:style>
  <w:style w:type="character" w:customStyle="1" w:styleId="EndNoteBibliographyCarattere">
    <w:name w:val="EndNote Bibliography Carattere"/>
    <w:basedOn w:val="DidefaultACarattere"/>
    <w:link w:val="EndNoteBibliography"/>
    <w:rsid w:val="00C0103E"/>
    <w:rPr>
      <w:rFonts w:ascii="Helvetica" w:eastAsia="Calibri" w:hAnsi="Helvetica" w:cs="Helvetica"/>
      <w:noProof/>
      <w:color w:val="000000"/>
      <w:sz w:val="22"/>
      <w:szCs w:val="22"/>
      <w:u w:color="000000"/>
      <w:lang w:val="en-US"/>
    </w:rPr>
  </w:style>
  <w:style w:type="paragraph" w:customStyle="1" w:styleId="title1">
    <w:name w:val="title1"/>
    <w:basedOn w:val="Normale"/>
    <w:rsid w:val="00600A0E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after="0" w:line="240" w:lineRule="auto"/>
    </w:pPr>
    <w:rPr>
      <w:rFonts w:ascii="Times New Roman" w:eastAsia="Times New Roman" w:hAnsi="Times New Roman" w:cs="Times New Roman"/>
      <w:color w:val="auto"/>
      <w:sz w:val="27"/>
      <w:szCs w:val="27"/>
      <w:bdr w:val="none" w:sz="0" w:space="0" w:color="auto"/>
    </w:rPr>
  </w:style>
  <w:style w:type="paragraph" w:customStyle="1" w:styleId="desc2">
    <w:name w:val="desc2"/>
    <w:basedOn w:val="Normale"/>
    <w:rsid w:val="00600A0E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after="0" w:line="240" w:lineRule="auto"/>
    </w:pPr>
    <w:rPr>
      <w:rFonts w:ascii="Times New Roman" w:eastAsia="Times New Roman" w:hAnsi="Times New Roman" w:cs="Times New Roman"/>
      <w:color w:val="auto"/>
      <w:sz w:val="26"/>
      <w:szCs w:val="26"/>
      <w:bdr w:val="none" w:sz="0" w:space="0" w:color="auto"/>
    </w:rPr>
  </w:style>
  <w:style w:type="paragraph" w:customStyle="1" w:styleId="details1">
    <w:name w:val="details1"/>
    <w:basedOn w:val="Normale"/>
    <w:rsid w:val="00600A0E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after="0" w:line="240" w:lineRule="auto"/>
    </w:pPr>
    <w:rPr>
      <w:rFonts w:ascii="Times New Roman" w:eastAsia="Times New Roman" w:hAnsi="Times New Roman" w:cs="Times New Roman"/>
      <w:color w:val="auto"/>
      <w:bdr w:val="none" w:sz="0" w:space="0" w:color="auto"/>
    </w:rPr>
  </w:style>
  <w:style w:type="character" w:customStyle="1" w:styleId="jrnl">
    <w:name w:val="jrnl"/>
    <w:basedOn w:val="Carpredefinitoparagrafo"/>
    <w:rsid w:val="00600A0E"/>
  </w:style>
  <w:style w:type="table" w:customStyle="1" w:styleId="TableNormal2">
    <w:name w:val="Table Normal2"/>
    <w:rsid w:val="009B7237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Corpo">
    <w:name w:val="Corpo"/>
    <w:rsid w:val="009B7237"/>
    <w:rPr>
      <w:rFonts w:ascii="Helvetica" w:hAnsi="Helvetica" w:cs="Arial Unicode MS"/>
      <w:color w:val="000000"/>
      <w:sz w:val="22"/>
      <w:szCs w:val="22"/>
    </w:rPr>
  </w:style>
  <w:style w:type="paragraph" w:customStyle="1" w:styleId="TableContents">
    <w:name w:val="Table Contents"/>
    <w:link w:val="TableContentsCarattere"/>
    <w:rsid w:val="009B7237"/>
    <w:pPr>
      <w:widowControl w:val="0"/>
      <w:suppressAutoHyphens/>
    </w:pPr>
    <w:rPr>
      <w:rFonts w:cs="Arial Unicode MS"/>
      <w:color w:val="000000"/>
      <w:kern w:val="3"/>
      <w:sz w:val="24"/>
      <w:szCs w:val="24"/>
      <w:u w:color="000000"/>
      <w:lang w:val="de-DE"/>
    </w:rPr>
  </w:style>
  <w:style w:type="character" w:customStyle="1" w:styleId="TableContentsCarattere">
    <w:name w:val="Table Contents Carattere"/>
    <w:basedOn w:val="Carpredefinitoparagrafo"/>
    <w:link w:val="TableContents"/>
    <w:rsid w:val="009B7237"/>
    <w:rPr>
      <w:rFonts w:cs="Arial Unicode MS"/>
      <w:color w:val="000000"/>
      <w:kern w:val="3"/>
      <w:sz w:val="24"/>
      <w:szCs w:val="24"/>
      <w:u w:color="000000"/>
      <w:lang w:val="de-DE"/>
    </w:rPr>
  </w:style>
  <w:style w:type="character" w:customStyle="1" w:styleId="CorpoACarattere">
    <w:name w:val="Corpo A Carattere"/>
    <w:basedOn w:val="Carpredefinitoparagrafo"/>
    <w:link w:val="CorpoA"/>
    <w:rsid w:val="009B7237"/>
    <w:rPr>
      <w:rFonts w:ascii="Helvetica" w:eastAsia="Helvetica" w:hAnsi="Helvetica" w:cs="Helvetica"/>
      <w:color w:val="000000"/>
      <w:sz w:val="22"/>
      <w:szCs w:val="22"/>
      <w:u w:color="000000"/>
    </w:rPr>
  </w:style>
  <w:style w:type="paragraph" w:customStyle="1" w:styleId="Standard">
    <w:name w:val="Standard"/>
    <w:rsid w:val="00125DF5"/>
    <w:pPr>
      <w:widowControl w:val="0"/>
      <w:suppressAutoHyphens/>
    </w:pPr>
    <w:rPr>
      <w:rFonts w:cs="Arial Unicode MS"/>
      <w:color w:val="000000"/>
      <w:kern w:val="3"/>
      <w:sz w:val="24"/>
      <w:szCs w:val="24"/>
      <w:u w:color="000000"/>
      <w:lang w:val="de-DE"/>
    </w:rPr>
  </w:style>
  <w:style w:type="table" w:styleId="Grigliatabella">
    <w:name w:val="Table Grid"/>
    <w:basedOn w:val="Tabellanormale"/>
    <w:uiPriority w:val="59"/>
    <w:rsid w:val="002C054B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Theme="minorHAnsi" w:eastAsiaTheme="minorHAnsi" w:hAnsiTheme="minorHAnsi" w:cstheme="minorBidi"/>
      <w:sz w:val="22"/>
      <w:szCs w:val="22"/>
      <w:bdr w:val="none" w:sz="0" w:space="0" w:color="auto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essunaspaziatura">
    <w:name w:val="No Spacing"/>
    <w:uiPriority w:val="1"/>
    <w:qFormat/>
    <w:rsid w:val="00661E84"/>
    <w:rPr>
      <w:rFonts w:ascii="Calibri" w:eastAsia="Calibri" w:hAnsi="Calibri" w:cs="Calibri"/>
      <w:color w:val="000000"/>
      <w:sz w:val="22"/>
      <w:szCs w:val="22"/>
      <w:u w:color="00000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7A4D28"/>
    <w:rPr>
      <w:rFonts w:ascii="Times" w:hAnsi="Times"/>
      <w:b/>
      <w:bCs/>
      <w:kern w:val="36"/>
      <w:sz w:val="48"/>
      <w:szCs w:val="48"/>
      <w:u w:color="000000"/>
      <w:bdr w:val="none" w:sz="0" w:space="0" w:color="auto"/>
      <w:lang w:eastAsia="en-US"/>
    </w:rPr>
  </w:style>
  <w:style w:type="character" w:styleId="Numeroriga">
    <w:name w:val="line number"/>
    <w:basedOn w:val="Carpredefinitoparagrafo"/>
    <w:uiPriority w:val="99"/>
    <w:semiHidden/>
    <w:unhideWhenUsed/>
    <w:rsid w:val="007A4D28"/>
  </w:style>
  <w:style w:type="paragraph" w:styleId="Corpotesto">
    <w:name w:val="Body Text"/>
    <w:basedOn w:val="Normale"/>
    <w:link w:val="CorpotestoCarattere"/>
    <w:uiPriority w:val="99"/>
    <w:rsid w:val="007A4D28"/>
    <w:pPr>
      <w:widowControl w:val="0"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uppressAutoHyphens/>
      <w:spacing w:after="0" w:line="240" w:lineRule="auto"/>
      <w:jc w:val="both"/>
    </w:pPr>
    <w:rPr>
      <w:rFonts w:ascii="Times New Roman" w:hAnsi="Times New Roman" w:cs="Times New Roman"/>
      <w:color w:val="auto"/>
      <w:sz w:val="24"/>
      <w:szCs w:val="24"/>
      <w:bdr w:val="none" w:sz="0" w:space="0" w:color="auto"/>
      <w:lang w:val="en-US" w:eastAsia="x-none"/>
    </w:rPr>
  </w:style>
  <w:style w:type="character" w:customStyle="1" w:styleId="CorpotestoCarattere">
    <w:name w:val="Corpo testo Carattere"/>
    <w:basedOn w:val="Carpredefinitoparagrafo"/>
    <w:link w:val="Corpotesto"/>
    <w:uiPriority w:val="99"/>
    <w:rsid w:val="007A4D28"/>
    <w:rPr>
      <w:rFonts w:eastAsia="Calibri"/>
      <w:sz w:val="24"/>
      <w:szCs w:val="24"/>
      <w:u w:color="000000"/>
      <w:bdr w:val="none" w:sz="0" w:space="0" w:color="auto"/>
      <w:lang w:val="en-US" w:eastAsia="x-none"/>
    </w:rPr>
  </w:style>
  <w:style w:type="paragraph" w:styleId="Titolo">
    <w:name w:val="Title"/>
    <w:aliases w:val="title"/>
    <w:basedOn w:val="Normale"/>
    <w:link w:val="TitoloCarattere"/>
    <w:uiPriority w:val="10"/>
    <w:qFormat/>
    <w:rsid w:val="007A4D2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 w:line="240" w:lineRule="auto"/>
    </w:pPr>
    <w:rPr>
      <w:rFonts w:ascii="Times" w:eastAsia="Arial Unicode MS" w:hAnsi="Times" w:cs="Times New Roman"/>
      <w:color w:val="auto"/>
      <w:sz w:val="20"/>
      <w:szCs w:val="20"/>
      <w:bdr w:val="none" w:sz="0" w:space="0" w:color="auto"/>
      <w:lang w:eastAsia="en-US"/>
    </w:rPr>
  </w:style>
  <w:style w:type="character" w:customStyle="1" w:styleId="TitoloCarattere">
    <w:name w:val="Titolo Carattere"/>
    <w:aliases w:val="title Carattere"/>
    <w:basedOn w:val="Carpredefinitoparagrafo"/>
    <w:link w:val="Titolo"/>
    <w:uiPriority w:val="10"/>
    <w:rsid w:val="007A4D28"/>
    <w:rPr>
      <w:rFonts w:ascii="Times" w:hAnsi="Times"/>
      <w:u w:color="000000"/>
      <w:bdr w:val="none" w:sz="0" w:space="0" w:color="auto"/>
      <w:lang w:eastAsia="en-US"/>
    </w:rPr>
  </w:style>
  <w:style w:type="paragraph" w:customStyle="1" w:styleId="desc">
    <w:name w:val="desc"/>
    <w:basedOn w:val="Normale"/>
    <w:rsid w:val="007A4D2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 w:line="240" w:lineRule="auto"/>
    </w:pPr>
    <w:rPr>
      <w:rFonts w:ascii="Times" w:eastAsia="Arial Unicode MS" w:hAnsi="Times" w:cs="Times New Roman"/>
      <w:color w:val="auto"/>
      <w:sz w:val="20"/>
      <w:szCs w:val="20"/>
      <w:bdr w:val="none" w:sz="0" w:space="0" w:color="auto"/>
      <w:lang w:eastAsia="en-US"/>
    </w:rPr>
  </w:style>
  <w:style w:type="paragraph" w:customStyle="1" w:styleId="details">
    <w:name w:val="details"/>
    <w:basedOn w:val="Normale"/>
    <w:rsid w:val="007A4D2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 w:line="240" w:lineRule="auto"/>
    </w:pPr>
    <w:rPr>
      <w:rFonts w:ascii="Times" w:eastAsia="Arial Unicode MS" w:hAnsi="Times" w:cs="Times New Roman"/>
      <w:color w:val="auto"/>
      <w:sz w:val="20"/>
      <w:szCs w:val="20"/>
      <w:bdr w:val="none" w:sz="0" w:space="0" w:color="auto"/>
      <w:lang w:eastAsia="en-US"/>
    </w:rPr>
  </w:style>
  <w:style w:type="paragraph" w:styleId="PreformattatoHTML">
    <w:name w:val="HTML Preformatted"/>
    <w:basedOn w:val="Normale"/>
    <w:link w:val="PreformattatoHTMLCarattere"/>
    <w:uiPriority w:val="99"/>
    <w:unhideWhenUsed/>
    <w:rsid w:val="007A4D2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" w:eastAsia="Arial Unicode MS" w:hAnsi="Courier" w:cs="Courier"/>
      <w:color w:val="auto"/>
      <w:sz w:val="20"/>
      <w:szCs w:val="20"/>
      <w:bdr w:val="none" w:sz="0" w:space="0" w:color="auto"/>
      <w:lang w:eastAsia="en-U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rsid w:val="007A4D28"/>
    <w:rPr>
      <w:rFonts w:ascii="Courier" w:hAnsi="Courier" w:cs="Courier"/>
      <w:u w:color="000000"/>
      <w:bdr w:val="none" w:sz="0" w:space="0" w:color="auto"/>
      <w:lang w:eastAsia="en-US"/>
    </w:rPr>
  </w:style>
  <w:style w:type="paragraph" w:styleId="NormaleWeb">
    <w:name w:val="Normal (Web)"/>
    <w:basedOn w:val="Normale"/>
    <w:uiPriority w:val="99"/>
    <w:semiHidden/>
    <w:unhideWhenUsed/>
    <w:rsid w:val="007A4D2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 w:line="240" w:lineRule="auto"/>
    </w:pPr>
    <w:rPr>
      <w:rFonts w:ascii="Times" w:eastAsia="Arial Unicode MS" w:hAnsi="Times" w:cs="Times New Roman"/>
      <w:color w:val="auto"/>
      <w:sz w:val="20"/>
      <w:szCs w:val="20"/>
      <w:bdr w:val="none" w:sz="0" w:space="0" w:color="auto"/>
      <w:lang w:eastAsia="en-US"/>
    </w:rPr>
  </w:style>
  <w:style w:type="character" w:customStyle="1" w:styleId="italic">
    <w:name w:val="italic"/>
    <w:basedOn w:val="Carpredefinitoparagrafo"/>
    <w:rsid w:val="007A4D28"/>
  </w:style>
  <w:style w:type="character" w:customStyle="1" w:styleId="apple-converted-space">
    <w:name w:val="apple-converted-space"/>
    <w:basedOn w:val="Carpredefinitoparagrafo"/>
    <w:rsid w:val="007A4D28"/>
  </w:style>
  <w:style w:type="character" w:customStyle="1" w:styleId="name">
    <w:name w:val="name"/>
    <w:basedOn w:val="Carpredefinitoparagrafo"/>
    <w:rsid w:val="007A4D2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91098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63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11994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418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41187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37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89409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180211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6377612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386714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Blank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>
          <a:outerShdw blurRad="38100" dist="25400" dir="5400000" rotWithShape="0">
            <a:srgbClr val="000000">
              <a:alpha val="50000"/>
            </a:srgbClr>
          </a:outerShdw>
        </a:effectLst>
        <a:sp3d/>
      </a:spPr>
      <a:bodyPr rot="0" spcFirstLastPara="1" vertOverflow="overflow" horzOverflow="overflow" vert="horz" wrap="square" lIns="50800" tIns="50800" rIns="50800" bIns="50800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>
          <a:outerShdw blurRad="38100" dist="25400" dir="5400000" rotWithShape="0">
            <a:srgbClr val="000000">
              <a:alpha val="50000"/>
            </a:srgbClr>
          </a:outerShdw>
        </a:effectLst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428D8EC-F442-418C-8600-C0C2FCA145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</Pages>
  <Words>11153</Words>
  <Characters>63574</Characters>
  <Application>Microsoft Office Word</Application>
  <DocSecurity>0</DocSecurity>
  <Lines>529</Lines>
  <Paragraphs>149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745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eo Formica</dc:creator>
  <cp:lastModifiedBy>Dr. Jorge</cp:lastModifiedBy>
  <cp:revision>16</cp:revision>
  <dcterms:created xsi:type="dcterms:W3CDTF">2017-12-28T09:33:00Z</dcterms:created>
  <dcterms:modified xsi:type="dcterms:W3CDTF">2018-01-08T10:31:00Z</dcterms:modified>
</cp:coreProperties>
</file>